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422E79">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422E79">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892684" w:rsidRDefault="00A71C1F" w:rsidP="00A71C1F">
      <w:r w:rsidRPr="00A71C1F">
        <w:rPr>
          <w:highlight w:val="yellow"/>
        </w:rPr>
        <w:t>Needs to be done</w:t>
      </w:r>
    </w:p>
    <w:p w:rsidR="00120532" w:rsidRDefault="00120532" w:rsidP="00120532">
      <w:pPr>
        <w:pStyle w:val="Heading1"/>
      </w:pPr>
      <w:bookmarkStart w:id="1" w:name="_Toc43770133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lastRenderedPageBreak/>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70133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701337"/>
      <w:r>
        <w:t>Industry Analysis</w:t>
      </w:r>
      <w:bookmarkEnd w:id="3"/>
    </w:p>
    <w:p w:rsidR="00120532" w:rsidRDefault="00120532" w:rsidP="00120532">
      <w:pPr>
        <w:pStyle w:val="Heading2"/>
      </w:pPr>
      <w:bookmarkStart w:id="4" w:name="_Toc437701338"/>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This industry comprises establishments primarily engaged in furnishing physical or 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70133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 xml:space="preserve">Yuan).  However in 2009 Satoshi </w:t>
      </w:r>
      <w:proofErr w:type="spellStart"/>
      <w:r w:rsidR="00BA2977">
        <w:t>Nakamoto</w:t>
      </w:r>
      <w:proofErr w:type="spellEnd"/>
      <w:r w:rsidR="00BA2977">
        <w:t xml:space="preserve"> introduced a new non-government currency.</w:t>
      </w:r>
    </w:p>
    <w:p w:rsidR="00D967B2" w:rsidRDefault="00D967B2" w:rsidP="00A71C1F">
      <w:pPr>
        <w:ind w:firstLine="720"/>
        <w:rPr>
          <w:b/>
          <w:bCs/>
        </w:rPr>
      </w:pPr>
      <w:r>
        <w:t>“</w:t>
      </w:r>
      <w:r w:rsidRPr="00D967B2">
        <w:t xml:space="preserve">Bitcoin is the first implementation of a concept called "cryptocurrency", which was first </w:t>
      </w:r>
      <w:r w:rsidRPr="00D967B2">
        <w:lastRenderedPageBreak/>
        <w:t xml:space="preserve">described in 1998 by Wei Dai on the </w:t>
      </w:r>
      <w:proofErr w:type="spellStart"/>
      <w:r w:rsidRPr="00D967B2">
        <w:t>cypherpunks</w:t>
      </w:r>
      <w:proofErr w:type="spellEnd"/>
      <w:r w:rsidRPr="00D967B2">
        <w:t xml:space="preserve"> mailing list, suggesting the idea of a new form of money that uses cryptography to control its creation and transactions, rather than a central authority. The first Bitcoin specification and proof of concept was published in 2009 in a cryptography mailing list by Satoshi </w:t>
      </w:r>
      <w:proofErr w:type="spellStart"/>
      <w:r w:rsidRPr="00D967B2">
        <w:t>Nakamoto</w:t>
      </w:r>
      <w:proofErr w:type="spellEnd"/>
      <w:r w:rsidRPr="00D967B2">
        <w:t xml:space="preserve">. Satoshi left the project in late 2010 without revealing much about </w:t>
      </w:r>
      <w:proofErr w:type="gramStart"/>
      <w:r w:rsidRPr="00D967B2">
        <w:t>himself</w:t>
      </w:r>
      <w:proofErr w:type="gramEnd"/>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701340"/>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w:t>
      </w:r>
      <w:proofErr w:type="spellStart"/>
      <w:r w:rsidR="00A14F78">
        <w:t>MtGox</w:t>
      </w:r>
      <w:proofErr w:type="spellEnd"/>
      <w:r w:rsidR="00A14F78">
        <w:t xml:space="preserve"> was established as a currency exchange where customers could go to 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w:t>
      </w:r>
      <w:proofErr w:type="spellStart"/>
      <w:r w:rsidR="00232639">
        <w:t>Cryptsy</w:t>
      </w:r>
      <w:proofErr w:type="spellEnd"/>
      <w:r w:rsidR="00232639">
        <w:t>,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lastRenderedPageBreak/>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701341"/>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t>Technological Advances</w:t>
            </w:r>
          </w:p>
        </w:tc>
        <w:tc>
          <w:tcPr>
            <w:tcW w:w="4788" w:type="dxa"/>
          </w:tcPr>
          <w:p w:rsidR="00DD35F1" w:rsidRDefault="00C24C34" w:rsidP="0009123F">
            <w:pPr>
              <w:spacing w:line="240" w:lineRule="auto"/>
            </w:pPr>
            <w:r w:rsidRPr="001F5003">
              <w:rPr>
                <w:i/>
              </w:rPr>
              <w:t>Opportunities:</w:t>
            </w:r>
            <w:r w:rsidR="001F5003">
              <w:t xml:space="preserve">  </w:t>
            </w:r>
            <w:proofErr w:type="spellStart"/>
            <w:r w:rsidR="0009123F">
              <w:t>Blockchain</w:t>
            </w:r>
            <w:proofErr w:type="spellEnd"/>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w:t>
            </w:r>
            <w:proofErr w:type="spellStart"/>
            <w:r w:rsidR="0009123F">
              <w:t>blockchain</w:t>
            </w:r>
            <w:proofErr w:type="spellEnd"/>
            <w:r w:rsidR="0009123F">
              <w:t xml:space="preserve"> technology.  </w:t>
            </w:r>
            <w:proofErr w:type="spellStart"/>
            <w:r w:rsidR="0009123F">
              <w:t>Blockchain</w:t>
            </w:r>
            <w:proofErr w:type="spellEnd"/>
            <w:r w:rsidR="0009123F">
              <w:t xml:space="preserve">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 xml:space="preserve">Online sales continue to grow.  </w:t>
            </w:r>
            <w:r w:rsidR="00D16318">
              <w:lastRenderedPageBreak/>
              <w:t>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701342"/>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701343"/>
      <w:r w:rsidRPr="00A410DE">
        <w:t>Competitor Analysis</w:t>
      </w:r>
      <w:bookmarkEnd w:id="9"/>
    </w:p>
    <w:p w:rsidR="00A410DE" w:rsidRDefault="00A410DE" w:rsidP="00A410DE">
      <w:pPr>
        <w:pStyle w:val="Heading2"/>
      </w:pPr>
      <w:bookmarkStart w:id="10" w:name="_Toc431153801"/>
      <w:bookmarkStart w:id="11" w:name="_Toc437701344"/>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w:t>
      </w:r>
      <w:proofErr w:type="spellStart"/>
      <w:r w:rsidRPr="004D1D8B">
        <w:t>MtGox</w:t>
      </w:r>
      <w:proofErr w:type="spellEnd"/>
      <w:r w:rsidRPr="004D1D8B">
        <w:t xml:space="preserve">, and is now the largest exchange by trading volume. Its banking is based in Slovenia but the exchanges headquarters are in London. Since its move to the UK and particularly since </w:t>
      </w:r>
      <w:proofErr w:type="spellStart"/>
      <w:r w:rsidRPr="004D1D8B">
        <w:t>MtGox’s</w:t>
      </w:r>
      <w:proofErr w:type="spellEnd"/>
      <w:r w:rsidRPr="004D1D8B">
        <w:t xml:space="preserve"> </w:t>
      </w:r>
      <w:r w:rsidRPr="004D1D8B">
        <w:lastRenderedPageBreak/>
        <w:t xml:space="preserve">bankruptcy, Bitstamp has strived to be as transparent and well-regulated </w:t>
      </w:r>
      <w:r>
        <w:t xml:space="preserve">as possible. Its CEO </w:t>
      </w:r>
      <w:proofErr w:type="spellStart"/>
      <w:r>
        <w:t>Nejc</w:t>
      </w:r>
      <w:proofErr w:type="spellEnd"/>
      <w:r>
        <w:t xml:space="preserve"> </w:t>
      </w:r>
      <w:proofErr w:type="spellStart"/>
      <w:r>
        <w:t>Kodric</w:t>
      </w:r>
      <w:proofErr w:type="spellEnd"/>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w:t>
      </w:r>
      <w:proofErr w:type="spellStart"/>
      <w:r>
        <w:t>MtGox</w:t>
      </w:r>
      <w:proofErr w:type="spellEnd"/>
      <w:r>
        <w:t xml:space="preserve">,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w:t>
      </w:r>
      <w:proofErr w:type="spellStart"/>
      <w:r>
        <w:t>Nejc</w:t>
      </w:r>
      <w:proofErr w:type="spellEnd"/>
      <w:r>
        <w:t xml:space="preserve"> </w:t>
      </w:r>
      <w:proofErr w:type="spellStart"/>
      <w:r>
        <w:t>Kodric</w:t>
      </w:r>
      <w:proofErr w:type="spellEnd"/>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 xml:space="preserve">At the end of 2013, hedge fund </w:t>
      </w:r>
      <w:proofErr w:type="spellStart"/>
      <w:r w:rsidRPr="004D1D8B">
        <w:t>Pantera</w:t>
      </w:r>
      <w:proofErr w:type="spellEnd"/>
      <w:r w:rsidRPr="004D1D8B">
        <w:t xml:space="preserve">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proofErr w:type="spellStart"/>
      <w:r w:rsidRPr="004D1D8B">
        <w:t>Pantera</w:t>
      </w:r>
      <w:proofErr w:type="spellEnd"/>
      <w:r w:rsidRPr="004D1D8B">
        <w:t xml:space="preserve">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701345"/>
      <w:proofErr w:type="spellStart"/>
      <w:r>
        <w:t>Bitfinex</w:t>
      </w:r>
      <w:bookmarkEnd w:id="17"/>
      <w:bookmarkEnd w:id="18"/>
      <w:proofErr w:type="spellEnd"/>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w:t>
      </w:r>
      <w:proofErr w:type="spellStart"/>
      <w:r>
        <w:t>Bitfinex</w:t>
      </w:r>
      <w:proofErr w:type="spellEnd"/>
    </w:p>
    <w:p w:rsidR="00A410DE" w:rsidRPr="006F3BEA" w:rsidRDefault="00A410DE" w:rsidP="00A410DE">
      <w:r>
        <w:rPr>
          <w:i/>
        </w:rPr>
        <w:t>Brief History:</w:t>
      </w:r>
      <w:r>
        <w:t xml:space="preserve">  </w:t>
      </w:r>
      <w:r w:rsidRPr="006B6728">
        <w:t xml:space="preserve">The </w:t>
      </w:r>
      <w:proofErr w:type="spellStart"/>
      <w:r w:rsidRPr="006B6728">
        <w:t>Bitfinex</w:t>
      </w:r>
      <w:proofErr w:type="spellEnd"/>
      <w:r w:rsidRPr="006B6728">
        <w:t xml:space="preserve"> trading platform is currently in a beta phase (testing phase). The platform is owned and operated by </w:t>
      </w:r>
      <w:proofErr w:type="spellStart"/>
      <w:r w:rsidRPr="006B6728">
        <w:t>iFinex</w:t>
      </w:r>
      <w:proofErr w:type="spellEnd"/>
      <w:r w:rsidRPr="006B6728">
        <w:t xml:space="preserve"> Inc. (</w:t>
      </w:r>
      <w:proofErr w:type="spellStart"/>
      <w:r w:rsidRPr="006B6728">
        <w:t>Bvi</w:t>
      </w:r>
      <w:proofErr w:type="spellEnd"/>
      <w:r w:rsidRPr="006B6728">
        <w:t xml:space="preserve">), and during this final phase the platform is being prepared to operate under a fully licensed model.  Fascinated by Bitcoin and the new possibilities it gives to people, the </w:t>
      </w:r>
      <w:proofErr w:type="spellStart"/>
      <w:r w:rsidRPr="006B6728">
        <w:t>Bitfinex</w:t>
      </w:r>
      <w:proofErr w:type="spellEnd"/>
      <w:r w:rsidRPr="006B6728">
        <w:t xml:space="preserve">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proofErr w:type="spellStart"/>
      <w:r w:rsidRPr="006B6728">
        <w:t>Bitfinex</w:t>
      </w:r>
      <w:proofErr w:type="spellEnd"/>
      <w:r w:rsidRPr="006B6728">
        <w:t xml:space="preserve"> offers a full API to access account and make trades</w:t>
      </w:r>
    </w:p>
    <w:p w:rsidR="00A410DE" w:rsidRPr="006B6728" w:rsidRDefault="00A410DE" w:rsidP="00A410DE">
      <w:pPr>
        <w:pStyle w:val="ListParagraph"/>
        <w:numPr>
          <w:ilvl w:val="0"/>
          <w:numId w:val="1"/>
        </w:numPr>
      </w:pPr>
      <w:r w:rsidRPr="006B6728">
        <w:t>Enhanced security policie</w:t>
      </w:r>
      <w:r>
        <w:t xml:space="preserve">s provided by </w:t>
      </w:r>
      <w:proofErr w:type="spellStart"/>
      <w:r>
        <w:t>BitGo</w:t>
      </w:r>
      <w:proofErr w:type="spellEnd"/>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 xml:space="preserve">Multi-sig hot wallet provided by </w:t>
      </w:r>
      <w:proofErr w:type="spellStart"/>
      <w:r w:rsidRPr="006B6728">
        <w:t>BitGo</w:t>
      </w:r>
      <w:proofErr w:type="spellEnd"/>
      <w:r w:rsidRPr="006B6728">
        <w:t xml:space="preserve">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proofErr w:type="spellStart"/>
      <w:r>
        <w:t>Bitfinex</w:t>
      </w:r>
      <w:proofErr w:type="spellEnd"/>
      <w:r>
        <w:t xml:space="preserve">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proofErr w:type="spellStart"/>
      <w:r>
        <w:t>Bitfinex</w:t>
      </w:r>
      <w:proofErr w:type="spellEnd"/>
      <w:r>
        <w:t xml:space="preserve">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70134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w:t>
      </w:r>
      <w:proofErr w:type="spellStart"/>
      <w:r w:rsidRPr="00260D75">
        <w:t>Coinbase's</w:t>
      </w:r>
      <w:proofErr w:type="spellEnd"/>
      <w:r w:rsidRPr="00260D75">
        <w:t xml:space="preserve">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w:t>
      </w:r>
      <w:proofErr w:type="spellStart"/>
      <w:r w:rsidRPr="00260D75">
        <w:t>MtGox’s</w:t>
      </w:r>
      <w:proofErr w:type="spellEnd"/>
      <w:r w:rsidRPr="00260D75">
        <w:t xml:space="preserve">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w:t>
      </w:r>
      <w:proofErr w:type="spellStart"/>
      <w:r w:rsidRPr="00260D75">
        <w:t>Coinbase's</w:t>
      </w:r>
      <w:proofErr w:type="spellEnd"/>
      <w:r w:rsidRPr="00260D75">
        <w:t xml:space="preserve">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701347"/>
      <w:proofErr w:type="spellStart"/>
      <w:r>
        <w:t>BTC_e</w:t>
      </w:r>
      <w:bookmarkEnd w:id="31"/>
      <w:bookmarkEnd w:id="32"/>
      <w:proofErr w:type="spellEnd"/>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w:t>
      </w:r>
      <w:proofErr w:type="spellStart"/>
      <w:r>
        <w:t>BTC_e</w:t>
      </w:r>
      <w:proofErr w:type="spellEnd"/>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w:t>
      </w:r>
      <w:proofErr w:type="spellStart"/>
      <w:r w:rsidRPr="00EB3AD1">
        <w:t>MtGox</w:t>
      </w:r>
      <w:proofErr w:type="spellEnd"/>
      <w:r w:rsidRPr="00EB3AD1">
        <w:t xml:space="preserve"> it has taken a larger market share and is now an extremely popular exchange, particularly in Russia where </w:t>
      </w:r>
      <w:r w:rsidRPr="00EB3AD1">
        <w:lastRenderedPageBreak/>
        <w:t xml:space="preserve">bitcoin trading is discouraged.   BTC-e is a Bulgaria-based bitcoin exchange which began trading in 2011. At first the exchange offered trading between bitcoins and multiple physical currencies including US dollars, Russian </w:t>
      </w:r>
      <w:proofErr w:type="spellStart"/>
      <w:r w:rsidRPr="00EB3AD1">
        <w:t>roubles</w:t>
      </w:r>
      <w:proofErr w:type="spellEnd"/>
      <w:r w:rsidRPr="00EB3AD1">
        <w:t xml:space="preserve"> and Euros. BTC-e also supports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ies. The site has English and Russian interfaces. These features make it one of the most international and far-reaching of the major exchanges. However, BTC-e </w:t>
      </w:r>
      <w:proofErr w:type="gramStart"/>
      <w:r w:rsidRPr="00EB3AD1">
        <w:t>effectively remains anonymous, which has</w:t>
      </w:r>
      <w:proofErr w:type="gramEnd"/>
      <w:r w:rsidRPr="00EB3AD1">
        <w:t xml:space="preserve"> led to questions about its security and the guarantees it can offer to its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proofErr w:type="spellStart"/>
      <w:r w:rsidRPr="00EB3AD1">
        <w:t>Trollbox</w:t>
      </w:r>
      <w:proofErr w:type="spellEnd"/>
      <w:r w:rsidRPr="00EB3AD1">
        <w:t xml:space="preserve">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 xml:space="preserve">Bitcoin, </w:t>
      </w:r>
      <w:proofErr w:type="spellStart"/>
      <w:r w:rsidRPr="00EB3AD1">
        <w:t>Litecoin</w:t>
      </w:r>
      <w:proofErr w:type="spellEnd"/>
      <w:r w:rsidRPr="00EB3AD1">
        <w:t xml:space="preserve">, </w:t>
      </w:r>
      <w:proofErr w:type="spellStart"/>
      <w:r w:rsidRPr="00EB3AD1">
        <w:t>Namecoin</w:t>
      </w:r>
      <w:proofErr w:type="spellEnd"/>
      <w:r w:rsidRPr="00EB3AD1">
        <w:t xml:space="preserve"> and other cryptocurrency trading</w:t>
      </w:r>
    </w:p>
    <w:p w:rsidR="00A410DE" w:rsidRPr="00270182" w:rsidRDefault="00A410DE" w:rsidP="00A410DE">
      <w:proofErr w:type="spellStart"/>
      <w:r w:rsidRPr="00270182">
        <w:t>BTC_e</w:t>
      </w:r>
      <w:proofErr w:type="spellEnd"/>
      <w:r w:rsidRPr="00270182">
        <w:t xml:space="preserv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proofErr w:type="spellStart"/>
      <w:r w:rsidRPr="00EB3AD1">
        <w:t>BTC_e</w:t>
      </w:r>
      <w:proofErr w:type="spellEnd"/>
      <w:r w:rsidRPr="00EB3AD1">
        <w:t xml:space="preserv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701348"/>
      <w:proofErr w:type="spellStart"/>
      <w:r>
        <w:t>LakeBTC</w:t>
      </w:r>
      <w:bookmarkEnd w:id="38"/>
      <w:bookmarkEnd w:id="39"/>
      <w:proofErr w:type="spellEnd"/>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lastRenderedPageBreak/>
        <w:t>Business Name</w:t>
      </w:r>
      <w:r>
        <w:rPr>
          <w:i/>
        </w:rPr>
        <w:t xml:space="preserve">:  </w:t>
      </w:r>
      <w:proofErr w:type="spellStart"/>
      <w:r>
        <w:t>LakeBTC</w:t>
      </w:r>
      <w:proofErr w:type="spellEnd"/>
    </w:p>
    <w:p w:rsidR="00A410DE" w:rsidRPr="00DE33F0" w:rsidRDefault="00A410DE" w:rsidP="00A410DE">
      <w:pPr>
        <w:rPr>
          <w:i/>
        </w:rPr>
      </w:pPr>
      <w:r>
        <w:rPr>
          <w:i/>
        </w:rPr>
        <w:t xml:space="preserve">Brief History:  </w:t>
      </w:r>
      <w:proofErr w:type="spellStart"/>
      <w:r w:rsidRPr="00DE33F0">
        <w:t>LakeBTC</w:t>
      </w:r>
      <w:proofErr w:type="spellEnd"/>
      <w:r w:rsidRPr="00DE33F0">
        <w:t xml:space="preserve"> project was started in early 2013 as a virtual bitcoin exchange initially for traders and other financial professionals. Later that year, the exchange was incorporated and operated under the current domain name. </w:t>
      </w:r>
      <w:proofErr w:type="spellStart"/>
      <w:r w:rsidRPr="00DE33F0">
        <w:t>LakeBTC</w:t>
      </w:r>
      <w:proofErr w:type="spellEnd"/>
      <w:r w:rsidRPr="00DE33F0">
        <w:t xml:space="preserve">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 xml:space="preserve">Thomas </w:t>
      </w:r>
      <w:proofErr w:type="spellStart"/>
      <w:r>
        <w:t>Xie</w:t>
      </w:r>
      <w:proofErr w:type="spellEnd"/>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C90D74">
      <w:pPr>
        <w:pStyle w:val="ListParagraph"/>
        <w:numPr>
          <w:ilvl w:val="0"/>
          <w:numId w:val="6"/>
        </w:numPr>
      </w:pPr>
      <w:proofErr w:type="spellStart"/>
      <w:r w:rsidRPr="00DE33F0">
        <w:t>LakeBTC</w:t>
      </w:r>
      <w:proofErr w:type="spellEnd"/>
      <w:r w:rsidRPr="00DE33F0">
        <w:t xml:space="preserve">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proofErr w:type="spellStart"/>
      <w:r>
        <w:t>LakeBTC</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701349"/>
      <w:proofErr w:type="spellStart"/>
      <w:r>
        <w:t>OkCoin_Intl</w:t>
      </w:r>
      <w:bookmarkEnd w:id="45"/>
      <w:bookmarkEnd w:id="46"/>
      <w:proofErr w:type="spellEnd"/>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proofErr w:type="spellStart"/>
      <w:r w:rsidRPr="00FA6908">
        <w:t>OkCoin_Intl</w:t>
      </w:r>
      <w:proofErr w:type="spellEnd"/>
    </w:p>
    <w:p w:rsidR="00A410DE" w:rsidRPr="00FA6908" w:rsidRDefault="00A410DE" w:rsidP="00A410DE">
      <w:r>
        <w:rPr>
          <w:i/>
        </w:rPr>
        <w:t xml:space="preserve">Brief History:  </w:t>
      </w:r>
      <w:r w:rsidRPr="00FA6908">
        <w:t xml:space="preserve">OKCoin.com is a worldwide digital currency trading platform founded in 2013. In early March 2014, </w:t>
      </w:r>
      <w:proofErr w:type="spellStart"/>
      <w:r w:rsidRPr="00FA6908">
        <w:t>OKCoin</w:t>
      </w:r>
      <w:proofErr w:type="spellEnd"/>
      <w:r w:rsidRPr="00FA6908">
        <w:t xml:space="preserve">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 xml:space="preserve">provide their users with the best system, products, and services in the industry.  </w:t>
      </w:r>
      <w:proofErr w:type="spellStart"/>
      <w:r w:rsidRPr="00FA6908">
        <w:t>OkCoin_Intl</w:t>
      </w:r>
      <w:proofErr w:type="spellEnd"/>
      <w:r w:rsidRPr="00FA6908">
        <w:t xml:space="preserve">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w:t>
      </w:r>
      <w:proofErr w:type="spellStart"/>
      <w:r w:rsidRPr="003644E9">
        <w:t>Mingxing</w:t>
      </w:r>
      <w:proofErr w:type="spellEnd"/>
      <w:r w:rsidRPr="003644E9">
        <w:t xml:space="preserve">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proofErr w:type="spellStart"/>
      <w:r>
        <w:lastRenderedPageBreak/>
        <w:t>OkCoin_Intl</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701350"/>
      <w:r>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w:t>
      </w:r>
      <w:proofErr w:type="spellStart"/>
      <w:r w:rsidRPr="008A05C6">
        <w:t>MtGox</w:t>
      </w:r>
      <w:proofErr w:type="spellEnd"/>
      <w:r w:rsidRPr="008A05C6">
        <w:t xml:space="preserve">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 xml:space="preserve">Bitcoin, </w:t>
      </w:r>
      <w:proofErr w:type="spellStart"/>
      <w:r w:rsidRPr="008A05C6">
        <w:t>Litecoin</w:t>
      </w:r>
      <w:proofErr w:type="spellEnd"/>
      <w:r w:rsidRPr="008A05C6">
        <w:t xml:space="preserve">, </w:t>
      </w:r>
      <w:proofErr w:type="spellStart"/>
      <w:r w:rsidRPr="008A05C6">
        <w:t>Namecoin</w:t>
      </w:r>
      <w:proofErr w:type="spellEnd"/>
      <w:r w:rsidRPr="008A05C6">
        <w:t xml:space="preserve">, </w:t>
      </w:r>
      <w:proofErr w:type="spellStart"/>
      <w:r w:rsidRPr="008A05C6">
        <w:t>Dogecoin</w:t>
      </w:r>
      <w:proofErr w:type="spellEnd"/>
      <w:r w:rsidRPr="008A05C6">
        <w:t xml:space="preserve">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701351"/>
      <w:proofErr w:type="spellStart"/>
      <w:r>
        <w:t>Coinsetter</w:t>
      </w:r>
      <w:bookmarkEnd w:id="59"/>
      <w:bookmarkEnd w:id="60"/>
      <w:proofErr w:type="spellEnd"/>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proofErr w:type="spellStart"/>
      <w:r>
        <w:t>Coinsetter</w:t>
      </w:r>
      <w:proofErr w:type="spellEnd"/>
    </w:p>
    <w:p w:rsidR="00A410DE" w:rsidRPr="00C67D13" w:rsidRDefault="00A410DE" w:rsidP="00A410DE">
      <w:r w:rsidRPr="00C67D13">
        <w:rPr>
          <w:i/>
        </w:rPr>
        <w:t>Brief History:  “</w:t>
      </w:r>
      <w:proofErr w:type="spellStart"/>
      <w:r w:rsidRPr="00C67D13">
        <w:t>Coinsetter</w:t>
      </w:r>
      <w:proofErr w:type="spellEnd"/>
      <w:r w:rsidRPr="00C67D13">
        <w:t xml:space="preserve">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w:t>
      </w:r>
      <w:proofErr w:type="spellStart"/>
      <w:r w:rsidRPr="00C67D13">
        <w:t>Coinsetter</w:t>
      </w:r>
      <w:proofErr w:type="spellEnd"/>
      <w:r w:rsidRPr="00C67D13">
        <w:t xml:space="preserve">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proofErr w:type="spellStart"/>
      <w:r w:rsidRPr="00C67D13">
        <w:t>Coinsetter</w:t>
      </w:r>
      <w:proofErr w:type="spellEnd"/>
      <w:r w:rsidRPr="00C67D13">
        <w:t xml:space="preserve">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proofErr w:type="spellStart"/>
      <w:r w:rsidRPr="00C67D13">
        <w:t>Securicoin</w:t>
      </w:r>
      <w:proofErr w:type="spellEnd"/>
      <w:r w:rsidRPr="00C67D13">
        <w:t xml:space="preserve"> is an enterprise bitcoin security solution designed specifically to meet the standards of Wall Street institutions. Bitcoins held in the </w:t>
      </w:r>
      <w:proofErr w:type="spellStart"/>
      <w:r w:rsidRPr="00C67D13">
        <w:t>Securicoin</w:t>
      </w:r>
      <w:proofErr w:type="spellEnd"/>
      <w:r w:rsidRPr="00C67D13">
        <w:t xml:space="preserve">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w:t>
      </w:r>
      <w:proofErr w:type="spellStart"/>
      <w:r w:rsidRPr="00C67D13">
        <w:t>Securicoin's</w:t>
      </w:r>
      <w:proofErr w:type="spellEnd"/>
      <w:r w:rsidRPr="00C67D13">
        <w:t xml:space="preserve">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proofErr w:type="spellStart"/>
      <w:r w:rsidRPr="00C67D13">
        <w:t>Coinsetter’s</w:t>
      </w:r>
      <w:proofErr w:type="spellEnd"/>
      <w:r w:rsidRPr="00C67D13">
        <w:t xml:space="preserve"> ‘</w:t>
      </w:r>
      <w:proofErr w:type="spellStart"/>
      <w:r w:rsidRPr="00C67D13">
        <w:t>Securicoin</w:t>
      </w:r>
      <w:proofErr w:type="spellEnd"/>
      <w:r w:rsidRPr="00C67D13">
        <w:t xml:space="preserve">’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w:t>
      </w:r>
      <w:proofErr w:type="spellStart"/>
      <w:r w:rsidRPr="00C67D13">
        <w:t>Xapo</w:t>
      </w:r>
      <w:proofErr w:type="spellEnd"/>
      <w:r w:rsidRPr="00C67D13">
        <w:t xml:space="preserve">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C90D74">
      <w:pPr>
        <w:pStyle w:val="ListParagraph"/>
        <w:numPr>
          <w:ilvl w:val="0"/>
          <w:numId w:val="11"/>
        </w:numPr>
      </w:pPr>
      <w:r w:rsidRPr="00C67D13">
        <w:t xml:space="preserve">With </w:t>
      </w:r>
      <w:proofErr w:type="spellStart"/>
      <w:r w:rsidRPr="00C67D13">
        <w:t>Coinsetter's</w:t>
      </w:r>
      <w:proofErr w:type="spellEnd"/>
      <w:r w:rsidRPr="00C67D13">
        <w:t xml:space="preserve"> margin trading capabilities</w:t>
      </w:r>
    </w:p>
    <w:p w:rsidR="00A410DE" w:rsidRPr="00C67D13" w:rsidRDefault="00A410DE" w:rsidP="00C90D74">
      <w:pPr>
        <w:pStyle w:val="ListParagraph"/>
        <w:numPr>
          <w:ilvl w:val="0"/>
          <w:numId w:val="11"/>
        </w:numPr>
      </w:pPr>
      <w:r w:rsidRPr="00C67D13">
        <w:t xml:space="preserve">Connect to </w:t>
      </w:r>
      <w:proofErr w:type="spellStart"/>
      <w:r w:rsidRPr="00C67D13">
        <w:t>Coinsetter</w:t>
      </w:r>
      <w:proofErr w:type="spellEnd"/>
      <w:r w:rsidRPr="00C67D13">
        <w:t xml:space="preserve"> through our FIX, </w:t>
      </w:r>
      <w:proofErr w:type="spellStart"/>
      <w:r w:rsidRPr="00C67D13">
        <w:t>WebSockets</w:t>
      </w:r>
      <w:proofErr w:type="spellEnd"/>
      <w:r w:rsidRPr="00C67D13">
        <w:t xml:space="preserve">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proofErr w:type="spellStart"/>
      <w:r>
        <w:t>Coinsetter</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proofErr w:type="spellStart"/>
      <w:r w:rsidRPr="00781FF5">
        <w:t>Coinsetter</w:t>
      </w:r>
      <w:proofErr w:type="spellEnd"/>
      <w:r w:rsidRPr="00781FF5">
        <w:t xml:space="preserve"> offers partner programs to designated market makers on our exchange.</w:t>
      </w:r>
    </w:p>
    <w:p w:rsidR="00A410DE" w:rsidRDefault="00A410DE" w:rsidP="00A410DE">
      <w:pPr>
        <w:pStyle w:val="Heading2"/>
      </w:pPr>
      <w:bookmarkStart w:id="66" w:name="_Toc431153849"/>
      <w:bookmarkStart w:id="67" w:name="_Toc437701352"/>
      <w:proofErr w:type="spellStart"/>
      <w:r>
        <w:t>Cryptsy</w:t>
      </w:r>
      <w:bookmarkEnd w:id="66"/>
      <w:bookmarkEnd w:id="67"/>
      <w:proofErr w:type="spellEnd"/>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w:t>
      </w:r>
      <w:proofErr w:type="spellStart"/>
      <w:r>
        <w:t>Cryptsy</w:t>
      </w:r>
      <w:proofErr w:type="spellEnd"/>
    </w:p>
    <w:p w:rsidR="00A410DE" w:rsidRPr="008F3082" w:rsidRDefault="00A410DE" w:rsidP="00A410DE">
      <w:r>
        <w:rPr>
          <w:i/>
        </w:rPr>
        <w:t xml:space="preserve">Brief History:  </w:t>
      </w:r>
      <w:proofErr w:type="spellStart"/>
      <w:r w:rsidRPr="008F3082">
        <w:t>Cryptsy</w:t>
      </w:r>
      <w:proofErr w:type="spellEnd"/>
      <w:r w:rsidRPr="008F3082">
        <w:t xml:space="preserve">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 xml:space="preserve">it is designed to act specifically as an exchange for a huge range of different cryptocurrencies. </w:t>
      </w:r>
      <w:proofErr w:type="spellStart"/>
      <w:r w:rsidRPr="008F3082">
        <w:t>Cryptsy</w:t>
      </w:r>
      <w:proofErr w:type="spellEnd"/>
      <w:r w:rsidRPr="008F3082">
        <w:t xml:space="preserve"> is based in Florida and was launched in May 2013. It currently offers trading between pairs of over 100 types of cryptocurrency.  In the near future, </w:t>
      </w:r>
      <w:proofErr w:type="spellStart"/>
      <w:r w:rsidRPr="008F3082">
        <w:t>Cryptsy</w:t>
      </w:r>
      <w:proofErr w:type="spellEnd"/>
      <w:r w:rsidRPr="008F3082">
        <w:t xml:space="preserve">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 xml:space="preserve">Because </w:t>
      </w:r>
      <w:proofErr w:type="spellStart"/>
      <w:r w:rsidRPr="008F3082">
        <w:t>Cryptsy</w:t>
      </w:r>
      <w:proofErr w:type="spellEnd"/>
      <w:r w:rsidRPr="008F3082">
        <w:t xml:space="preserve">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w:t>
      </w:r>
      <w:proofErr w:type="spellStart"/>
      <w:r w:rsidRPr="008F3082">
        <w:t>Cryptsy</w:t>
      </w:r>
      <w:proofErr w:type="spellEnd"/>
      <w:r w:rsidRPr="008F3082">
        <w:t xml:space="preserve">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 xml:space="preserve">160 Congress Park </w:t>
      </w:r>
      <w:proofErr w:type="spellStart"/>
      <w:r w:rsidRPr="008F3082">
        <w:rPr>
          <w:rStyle w:val="Strong"/>
          <w:rFonts w:cs="Times New Roman"/>
          <w:b w:val="0"/>
          <w:szCs w:val="24"/>
          <w:shd w:val="clear" w:color="auto" w:fill="FFFFFF"/>
        </w:rPr>
        <w:t>Dr</w:t>
      </w:r>
      <w:proofErr w:type="spellEnd"/>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proofErr w:type="spellStart"/>
      <w:r>
        <w:t>C</w:t>
      </w:r>
      <w:r w:rsidRPr="008F3082">
        <w:t>ryptsy</w:t>
      </w:r>
      <w:proofErr w:type="spellEnd"/>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proofErr w:type="spellStart"/>
      <w:r w:rsidRPr="00FC2487">
        <w:rPr>
          <w:rFonts w:cs="Times New Roman"/>
          <w:szCs w:val="24"/>
          <w:shd w:val="clear" w:color="auto" w:fill="FFFFFF"/>
        </w:rPr>
        <w:t>Cryptsy</w:t>
      </w:r>
      <w:proofErr w:type="spellEnd"/>
      <w:r w:rsidRPr="00FC2487">
        <w:rPr>
          <w:rFonts w:cs="Times New Roman"/>
          <w:szCs w:val="24"/>
          <w:shd w:val="clear" w:color="auto" w:fill="FFFFFF"/>
        </w:rPr>
        <w:t xml:space="preserve"> charges a base fee which is typically aligned with the network fee imposed by each coin + 0.5%.</w:t>
      </w:r>
    </w:p>
    <w:p w:rsidR="00A410DE" w:rsidRDefault="00A410DE" w:rsidP="0046387E">
      <w:pPr>
        <w:pStyle w:val="Heading2"/>
        <w:jc w:val="center"/>
      </w:pPr>
      <w:bookmarkStart w:id="73" w:name="_Toc431153855"/>
      <w:bookmarkStart w:id="74" w:name="_Toc43770135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w:t>
            </w:r>
            <w:proofErr w:type="spellStart"/>
            <w:r w:rsidRPr="00095929">
              <w:rPr>
                <w:rFonts w:ascii="Calibri" w:eastAsia="Times New Roman" w:hAnsi="Calibri" w:cs="Times New Roman"/>
                <w:color w:val="000000"/>
                <w:sz w:val="22"/>
              </w:rPr>
              <w:t>cyrpto</w:t>
            </w:r>
            <w:proofErr w:type="spellEnd"/>
            <w:r w:rsidRPr="00095929">
              <w:rPr>
                <w:rFonts w:ascii="Calibri" w:eastAsia="Times New Roman" w:hAnsi="Calibri" w:cs="Times New Roman"/>
                <w:color w:val="000000"/>
                <w:sz w:val="22"/>
              </w:rPr>
              <w:t xml:space="preserve">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itfinex</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BTC_e</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LakeBTC</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oinsetter</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Cryptsy</w:t>
            </w:r>
            <w:proofErr w:type="spellEnd"/>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70135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bookmarkStart w:id="82" w:name="_Toc437701355"/>
      <w:r>
        <w:t>Management Team</w:t>
      </w:r>
      <w:bookmarkEnd w:id="81"/>
      <w:bookmarkEnd w:id="82"/>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665216" w:rsidRDefault="00665216" w:rsidP="00665216">
      <w:r w:rsidRPr="00665216">
        <w:rPr>
          <w:b/>
          <w:highlight w:val="yellow"/>
        </w:rPr>
        <w:t xml:space="preserve">Education/Experience Required:  </w:t>
      </w:r>
      <w:r w:rsidRPr="00665216">
        <w:rPr>
          <w:highlight w:val="yellow"/>
        </w:rPr>
        <w:t>A Legal degree plus 7 years’ experience working in compliance.</w:t>
      </w:r>
    </w:p>
    <w:p w:rsidR="00665216" w:rsidRDefault="00665216" w:rsidP="00665216"/>
    <w:p w:rsidR="00665216" w:rsidRDefault="00665216" w:rsidP="00665216">
      <w:pPr>
        <w:pStyle w:val="Heading2"/>
      </w:pPr>
      <w:bookmarkStart w:id="83" w:name="_Toc437087835"/>
      <w:bookmarkStart w:id="84" w:name="_Toc437701356"/>
      <w:r>
        <w:t>Support Staff</w:t>
      </w:r>
      <w:bookmarkEnd w:id="83"/>
      <w:bookmarkEnd w:id="84"/>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5" w:name="_Toc437087836"/>
      <w:bookmarkStart w:id="86" w:name="_Toc437701357"/>
      <w:r>
        <w:lastRenderedPageBreak/>
        <w:t>Organization Chart</w:t>
      </w:r>
      <w:bookmarkEnd w:id="85"/>
      <w:bookmarkEnd w:id="86"/>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7" w:name="_Toc437701358"/>
      <w:r>
        <w:t>Macro Marketing Challenges</w:t>
      </w:r>
      <w:bookmarkEnd w:id="87"/>
    </w:p>
    <w:p w:rsidR="003A7C8E" w:rsidRDefault="00665216" w:rsidP="003A7C8E">
      <w:r w:rsidRPr="00010A72">
        <w:rPr>
          <w:highlight w:val="yellow"/>
        </w:rPr>
        <w:t>Finished first draft</w:t>
      </w:r>
    </w:p>
    <w:p w:rsidR="00512ED2" w:rsidRDefault="00512ED2" w:rsidP="00512ED2">
      <w:pPr>
        <w:pStyle w:val="Body"/>
        <w:rPr>
          <w:b/>
          <w:bCs/>
        </w:rPr>
      </w:pPr>
      <w:r>
        <w:rPr>
          <w:rFonts w:eastAsia="Arial Unicode MS" w:cs="Arial Unicode MS"/>
          <w:b/>
          <w:bCs/>
        </w:rPr>
        <w:t>Year 1:</w:t>
      </w:r>
    </w:p>
    <w:p w:rsidR="00512ED2" w:rsidRDefault="00512ED2" w:rsidP="00512ED2">
      <w:pPr>
        <w:pStyle w:val="Body"/>
      </w:pPr>
      <w:r>
        <w:rPr>
          <w:b/>
          <w:bCs/>
        </w:rPr>
        <w:tab/>
      </w:r>
      <w:r>
        <w:rPr>
          <w:rFonts w:eastAsia="Arial Unicode MS" w:cs="Arial Unicode MS"/>
        </w:rPr>
        <w:t xml:space="preserve">What are we going to do, how much of it are we going to do, when </w:t>
      </w:r>
      <w:proofErr w:type="gramStart"/>
      <w:r>
        <w:rPr>
          <w:rFonts w:eastAsia="Arial Unicode MS" w:cs="Arial Unicode MS"/>
        </w:rPr>
        <w:t>will we</w:t>
      </w:r>
      <w:proofErr w:type="gramEnd"/>
      <w:r>
        <w:rPr>
          <w:rFonts w:eastAsia="Arial Unicode MS" w:cs="Arial Unicode MS"/>
        </w:rPr>
        <w:t xml:space="preserve"> do it by.</w:t>
      </w:r>
    </w:p>
    <w:p w:rsidR="00512ED2" w:rsidRDefault="00512ED2" w:rsidP="00C90D74">
      <w:pPr>
        <w:pStyle w:val="Body"/>
        <w:widowControl/>
        <w:numPr>
          <w:ilvl w:val="1"/>
          <w:numId w:val="36"/>
        </w:numPr>
      </w:pPr>
      <w:proofErr w:type="spellStart"/>
      <w:r>
        <w:rPr>
          <w:rFonts w:eastAsia="Arial Unicode MS" w:cs="Arial Unicode MS"/>
        </w:rPr>
        <w:t>Aquire</w:t>
      </w:r>
      <w:proofErr w:type="spellEnd"/>
      <w:r>
        <w:rPr>
          <w:rFonts w:eastAsia="Arial Unicode MS" w:cs="Arial Unicode MS"/>
        </w:rPr>
        <w:t xml:space="preserve"> 100,000 users by the end of our first year of operation.</w:t>
      </w:r>
    </w:p>
    <w:p w:rsidR="00512ED2" w:rsidRDefault="00512ED2" w:rsidP="00C90D74">
      <w:pPr>
        <w:pStyle w:val="Body"/>
        <w:widowControl/>
        <w:numPr>
          <w:ilvl w:val="1"/>
          <w:numId w:val="36"/>
        </w:numPr>
      </w:pPr>
      <w:r>
        <w:rPr>
          <w:rFonts w:eastAsia="Arial Unicode MS" w:cs="Arial Unicode MS"/>
        </w:rPr>
        <w:t xml:space="preserve">Establish a 5% of total volume or </w:t>
      </w:r>
      <w:r w:rsidRPr="007B4234">
        <w:rPr>
          <w:rFonts w:eastAsia="Arial Unicode MS" w:cs="Arial Unicode MS"/>
          <w:highlight w:val="yellow"/>
        </w:rPr>
        <w:t>20,000</w:t>
      </w:r>
      <w:r>
        <w:rPr>
          <w:rFonts w:eastAsia="Arial Unicode MS" w:cs="Arial Unicode MS"/>
        </w:rPr>
        <w:t xml:space="preserve"> daily </w:t>
      </w:r>
      <w:proofErr w:type="gramStart"/>
      <w:r>
        <w:rPr>
          <w:rFonts w:eastAsia="Arial Unicode MS" w:cs="Arial Unicode MS"/>
        </w:rPr>
        <w:t>volume</w:t>
      </w:r>
      <w:proofErr w:type="gramEnd"/>
      <w:r>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 and Twitter and have at least 1,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ease user base by end of year 250,000</w:t>
      </w:r>
    </w:p>
    <w:p w:rsidR="00512ED2" w:rsidRDefault="00512ED2" w:rsidP="00C90D74">
      <w:pPr>
        <w:pStyle w:val="Body"/>
        <w:widowControl/>
        <w:numPr>
          <w:ilvl w:val="1"/>
          <w:numId w:val="36"/>
        </w:numPr>
      </w:pPr>
      <w:r>
        <w:rPr>
          <w:rFonts w:eastAsia="Arial Unicode MS" w:cs="Arial Unicode MS"/>
        </w:rPr>
        <w:t>increase volume by end of year</w:t>
      </w:r>
    </w:p>
    <w:p w:rsidR="00512ED2" w:rsidRDefault="00512ED2" w:rsidP="00C90D74">
      <w:pPr>
        <w:pStyle w:val="Body"/>
        <w:widowControl/>
        <w:numPr>
          <w:ilvl w:val="1"/>
          <w:numId w:val="36"/>
        </w:numPr>
      </w:pPr>
      <w:r>
        <w:rPr>
          <w:rFonts w:eastAsia="Arial Unicode MS" w:cs="Arial Unicode MS"/>
        </w:rPr>
        <w:lastRenderedPageBreak/>
        <w:t>increase follows</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t>Year 3:</w:t>
      </w:r>
    </w:p>
    <w:p w:rsidR="00512ED2" w:rsidRDefault="00512ED2" w:rsidP="00C90D74">
      <w:pPr>
        <w:pStyle w:val="Body"/>
        <w:widowControl/>
        <w:numPr>
          <w:ilvl w:val="1"/>
          <w:numId w:val="37"/>
        </w:numPr>
      </w:pPr>
      <w:r>
        <w:rPr>
          <w:rFonts w:eastAsia="Arial Unicode MS" w:cs="Arial Unicode MS"/>
        </w:rPr>
        <w:t>Increase user base by end of year 1,0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8" w:name="_Toc437701359"/>
      <w:r>
        <w:t>Macro SWOT Analysis</w:t>
      </w:r>
      <w:bookmarkEnd w:id="88"/>
    </w:p>
    <w:p w:rsidR="003A7C8E" w:rsidRDefault="00665216" w:rsidP="003A7C8E">
      <w:r w:rsidRPr="00010A72">
        <w:rPr>
          <w:highlight w:val="yellow"/>
        </w:rPr>
        <w:t>Finished first draft</w:t>
      </w:r>
    </w:p>
    <w:p w:rsidR="00C90D74" w:rsidRDefault="00C90D74" w:rsidP="00C90D74">
      <w:pPr>
        <w:pStyle w:val="Body"/>
        <w:ind w:firstLine="720"/>
        <w:rPr>
          <w:color w:val="0070C0"/>
          <w:u w:color="0070C0"/>
        </w:rPr>
      </w:pPr>
      <w:proofErr w:type="spellStart"/>
      <w:proofErr w:type="gramStart"/>
      <w:r>
        <w:rPr>
          <w:u w:color="0070C0"/>
        </w:rPr>
        <w:t>Aquire</w:t>
      </w:r>
      <w:proofErr w:type="spellEnd"/>
      <w:r>
        <w:rPr>
          <w:u w:color="0070C0"/>
        </w:rPr>
        <w:t xml:space="preserve"> 1,000 users by the end of our first year of operation.</w:t>
      </w:r>
      <w:proofErr w:type="gramEnd"/>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1"/>
              </w:numPr>
              <w:pBdr>
                <w:top w:val="nil"/>
                <w:left w:val="nil"/>
                <w:bottom w:val="nil"/>
                <w:right w:val="nil"/>
                <w:between w:val="nil"/>
                <w:bar w:val="nil"/>
              </w:pBdr>
              <w:contextualSpacing w:val="0"/>
            </w:pPr>
            <w:r>
              <w:t xml:space="preserve">If government change </w:t>
            </w:r>
            <w:proofErr w:type="spellStart"/>
            <w:r>
              <w:t>there</w:t>
            </w:r>
            <w:proofErr w:type="spellEnd"/>
            <w:r>
              <w:t xml:space="preserve"> view of bitcoin the market could collaps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lastRenderedPageBreak/>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rPr>
          <w:u w:color="0070C0"/>
        </w:rPr>
        <w:t>Establish a 20,000 daily vol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t>Rational for Weakness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C90D74">
      <w:pPr>
        <w:pStyle w:val="Body"/>
      </w:pPr>
    </w:p>
    <w:p w:rsidR="00C90D74" w:rsidRDefault="00C90D74" w:rsidP="00C90D74">
      <w:pPr>
        <w:pStyle w:val="Body"/>
        <w:ind w:firstLine="720"/>
        <w:rPr>
          <w:color w:val="0070C0"/>
          <w:u w:color="0070C0"/>
        </w:rPr>
      </w:pPr>
      <w:r>
        <w:t>Establish a presence on Facebook and Twitter and have at least 1,000 followers by within 6 months of operation</w:t>
      </w:r>
      <w:r>
        <w:rPr>
          <w:u w:color="0070C0"/>
        </w:rPr>
        <w:t>.</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do this then this might happen</w:t>
            </w:r>
          </w:p>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this happens then this might happen</w:t>
            </w:r>
          </w:p>
          <w:p w:rsidR="00C90D74" w:rsidRDefault="00C90D74" w:rsidP="00C90D74">
            <w:pPr>
              <w:pStyle w:val="ListParagraph"/>
              <w:widowControl/>
              <w:numPr>
                <w:ilvl w:val="0"/>
                <w:numId w:val="49"/>
              </w:numPr>
              <w:pBdr>
                <w:top w:val="nil"/>
                <w:left w:val="nil"/>
                <w:bottom w:val="nil"/>
                <w:right w:val="nil"/>
                <w:between w:val="nil"/>
                <w:bar w:val="nil"/>
              </w:pBdr>
              <w:contextualSpacing w:val="0"/>
            </w:pPr>
            <w:r>
              <w:t xml:space="preserve">If </w:t>
            </w:r>
            <w:proofErr w:type="gramStart"/>
            <w:r>
              <w:t>user have</w:t>
            </w:r>
            <w:proofErr w:type="gramEnd"/>
            <w:r>
              <w:t xml:space="preser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t>Rational for Strength</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tab/>
        <w:t>Rational for Weaknesses</w:t>
      </w:r>
    </w:p>
    <w:p w:rsidR="00C90D74" w:rsidRDefault="00C90D74" w:rsidP="00C90D74">
      <w:pPr>
        <w:pStyle w:val="Body"/>
        <w:rPr>
          <w:b/>
          <w:bCs/>
        </w:rPr>
      </w:pPr>
      <w:r>
        <w:rPr>
          <w:rFonts w:eastAsia="Arial Unicode MS" w:cs="Arial Unicode MS"/>
          <w:b/>
          <w:bCs/>
        </w:rPr>
        <w:lastRenderedPageBreak/>
        <w:t>Opportunities:</w:t>
      </w:r>
    </w:p>
    <w:p w:rsidR="00C90D74" w:rsidRDefault="00C90D74" w:rsidP="00C90D74">
      <w:pPr>
        <w:pStyle w:val="Body"/>
      </w:pPr>
      <w:r>
        <w:rPr>
          <w:rFonts w:eastAsia="Arial Unicode MS" w:cs="Arial Unicode MS"/>
        </w:rPr>
        <w:tab/>
        <w:t>Rational for Opportunities</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t>Rational for Threats</w:t>
      </w:r>
    </w:p>
    <w:p w:rsidR="00C90D74" w:rsidRDefault="00C90D74" w:rsidP="003A7C8E"/>
    <w:p w:rsidR="003A7C8E" w:rsidRDefault="003A7C8E" w:rsidP="0046387E">
      <w:pPr>
        <w:pStyle w:val="Heading1"/>
      </w:pPr>
      <w:bookmarkStart w:id="89" w:name="_Toc437701360"/>
      <w:r>
        <w:t>Segmentation</w:t>
      </w:r>
      <w:bookmarkEnd w:id="89"/>
    </w:p>
    <w:p w:rsidR="003A7C8E" w:rsidRDefault="00665216" w:rsidP="003A7C8E">
      <w:r w:rsidRPr="00010A72">
        <w:rPr>
          <w:highlight w:val="yellow"/>
        </w:rPr>
        <w:t>Finished first draft</w:t>
      </w:r>
    </w:p>
    <w:p w:rsidR="00C90D74" w:rsidRDefault="00C90D74" w:rsidP="00C90D74">
      <w:pPr>
        <w:pStyle w:val="Body"/>
        <w:rPr>
          <w:b/>
          <w:bCs/>
        </w:rPr>
      </w:pPr>
      <w:r>
        <w:rPr>
          <w:rFonts w:eastAsia="Arial Unicode MS" w:cs="Arial Unicode MS"/>
          <w:b/>
          <w:bCs/>
          <w:lang w:val="fr-FR"/>
        </w:rPr>
        <w:t>Macro Segment 1</w:t>
      </w:r>
    </w:p>
    <w:p w:rsidR="00C90D74" w:rsidRDefault="00C90D74" w:rsidP="00C90D74">
      <w:pPr>
        <w:pStyle w:val="Body"/>
      </w:pPr>
      <w:r>
        <w:rPr>
          <w:rFonts w:eastAsia="Arial Unicode MS" w:cs="Arial Unicode MS"/>
        </w:rPr>
        <w:t>Domestic Bitcoin users</w:t>
      </w:r>
    </w:p>
    <w:p w:rsidR="00C90D74" w:rsidRDefault="00C90D74" w:rsidP="00C90D74">
      <w:pPr>
        <w:pStyle w:val="Body"/>
        <w:rPr>
          <w:b/>
          <w:bCs/>
        </w:rPr>
      </w:pPr>
      <w:r>
        <w:tab/>
      </w:r>
      <w:r>
        <w:rPr>
          <w:rFonts w:eastAsia="Arial Unicode MS" w:cs="Arial Unicode MS"/>
          <w:b/>
          <w:bCs/>
        </w:rPr>
        <w:t>Micro Segment 1: Contractors/freelanc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orks as an independent contractor or a freelancer</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tive on social media platforms (e.g., Facebook, twitter, </w:t>
      </w:r>
      <w:proofErr w:type="spellStart"/>
      <w:r>
        <w:t>istagram</w:t>
      </w:r>
      <w:proofErr w:type="spellEnd"/>
      <w:r>
        <w:t>)</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highlight w:val="yellow"/>
        </w:rPr>
      </w:pPr>
      <w:r w:rsidRPr="008C1BBA">
        <w:rPr>
          <w:highlight w:val="yellow"/>
        </w:rPr>
        <w:t>Belongs to Reddit</w:t>
      </w:r>
    </w:p>
    <w:p w:rsidR="00C90D74" w:rsidRDefault="00C90D74" w:rsidP="00C90D74">
      <w:pPr>
        <w:pStyle w:val="Body"/>
        <w:ind w:left="1440"/>
        <w:rPr>
          <w:b/>
          <w:bCs/>
          <w:i/>
          <w:iCs/>
        </w:rPr>
      </w:pPr>
      <w:r>
        <w:rPr>
          <w:b/>
          <w:bCs/>
          <w:i/>
          <w:iCs/>
        </w:rPr>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contractors, freelancers and other individuals to safely convert wages paid in </w:t>
      </w:r>
      <w:proofErr w:type="spellStart"/>
      <w:r>
        <w:t>cryto</w:t>
      </w:r>
      <w:proofErr w:type="spellEnd"/>
      <w:r>
        <w:t>-currencie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have </w:t>
      </w:r>
      <w:r w:rsidRPr="008C1BBA">
        <w:rPr>
          <w:highlight w:val="yellow"/>
        </w:rPr>
        <w:t>10,000</w:t>
      </w:r>
      <w:r>
        <w:t xml:space="preserve"> contractors 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2"/>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3"/>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4"/>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5"/>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People who want to buy goods and services with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The currency exchange online wallet will enable customers to quickly convert cash into crypto currency to make online purchases.</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We will sign up 50,000 people to our online wallet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ind w:firstLine="720"/>
        <w:rPr>
          <w:b/>
          <w:bCs/>
        </w:rPr>
      </w:pPr>
      <w:r>
        <w:rPr>
          <w:b/>
          <w:bCs/>
        </w:rPr>
        <w:t>Micro Segment 3: Merchants accepting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4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5,000</w:t>
      </w:r>
    </w:p>
    <w:p w:rsidR="00C90D74" w:rsidRDefault="00C90D74" w:rsidP="00C90D74">
      <w:pPr>
        <w:pStyle w:val="Body"/>
        <w:ind w:left="1440"/>
        <w:rPr>
          <w:b/>
          <w:bCs/>
          <w:i/>
          <w:iCs/>
        </w:rPr>
      </w:pPr>
      <w:r>
        <w:rPr>
          <w:b/>
          <w:bCs/>
          <w:i/>
          <w:iCs/>
        </w:rPr>
        <w:lastRenderedPageBreak/>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Owns a business</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7222C5"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Bitcointalk.org</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been to Reddit</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credit and or deb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urrency exchange merchant service account allows you to take crypto currency payments, provided a safe and </w:t>
      </w:r>
      <w:proofErr w:type="spellStart"/>
      <w:r>
        <w:t>realiable</w:t>
      </w:r>
      <w:proofErr w:type="spellEnd"/>
      <w:r>
        <w:t xml:space="preserve"> place for you to convert crypto payments into government currenc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Sign up </w:t>
      </w:r>
      <w:r w:rsidRPr="009B0291">
        <w:rPr>
          <w:highlight w:val="yellow"/>
        </w:rPr>
        <w:t>50,000</w:t>
      </w:r>
      <w:r>
        <w:t xml:space="preserve"> merchants to our merchant account within 12 months </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6"/>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7"/>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8"/>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59"/>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rPr>
          <w:b/>
          <w:bCs/>
        </w:rPr>
      </w:pPr>
      <w:r>
        <w:rPr>
          <w:rFonts w:eastAsia="Arial Unicode MS" w:cs="Arial Unicode MS"/>
          <w:b/>
          <w:bCs/>
          <w:lang w:val="fr-FR"/>
        </w:rPr>
        <w:t>Macro Segment 2</w:t>
      </w:r>
    </w:p>
    <w:p w:rsidR="00C90D74" w:rsidRDefault="00C90D74" w:rsidP="00C90D74">
      <w:pPr>
        <w:pStyle w:val="Body"/>
      </w:pPr>
      <w:r>
        <w:rPr>
          <w:rFonts w:eastAsia="Arial Unicode MS" w:cs="Arial Unicode MS"/>
        </w:rPr>
        <w:t>International Bitcoin users</w:t>
      </w:r>
    </w:p>
    <w:p w:rsidR="00C90D74" w:rsidRDefault="00C90D74" w:rsidP="00C90D74">
      <w:pPr>
        <w:pStyle w:val="Body"/>
        <w:rPr>
          <w:b/>
          <w:bCs/>
        </w:rPr>
      </w:pPr>
      <w:r>
        <w:lastRenderedPageBreak/>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Pr="00C82F4A">
        <w:rPr>
          <w:highlight w:val="yellow"/>
        </w:rPr>
        <w:t>5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0"/>
              </w:numPr>
              <w:pBdr>
                <w:top w:val="nil"/>
                <w:left w:val="nil"/>
                <w:bottom w:val="nil"/>
                <w:right w:val="nil"/>
                <w:between w:val="nil"/>
                <w:bar w:val="nil"/>
              </w:pBdr>
              <w:contextualSpacing w:val="0"/>
            </w:pPr>
            <w:r>
              <w:lastRenderedPageBreak/>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1"/>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2"/>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3"/>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Micro Segment 2: Organizations requesting donation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C90D74" w:rsidRDefault="00C90D74" w:rsidP="00C90D74">
      <w:pPr>
        <w:pStyle w:val="Body"/>
        <w:ind w:left="1440"/>
        <w:rPr>
          <w:b/>
          <w:bCs/>
          <w:i/>
          <w:iCs/>
        </w:rPr>
      </w:pPr>
      <w:r>
        <w:rPr>
          <w:b/>
          <w:bCs/>
          <w:i/>
          <w:iCs/>
        </w:rPr>
        <w:t>Psych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 member of a non-profit charity</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cepts online donation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Crypto-currencies are a fast and cheap way to move money across international borders, currency exchange make accepting crypto donations safe and easy.</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Obtain 10,000 non-profit charities 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lastRenderedPageBreak/>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Opportunities</w:t>
            </w:r>
          </w:p>
        </w:tc>
      </w:tr>
      <w:tr w:rsidR="00C90D74" w:rsidTr="00DF5D5C">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4"/>
              </w:numPr>
              <w:pBdr>
                <w:top w:val="nil"/>
                <w:left w:val="nil"/>
                <w:bottom w:val="nil"/>
                <w:right w:val="nil"/>
                <w:between w:val="nil"/>
                <w:bar w:val="nil"/>
              </w:pBdr>
              <w:contextualSpacing w:val="0"/>
            </w:pPr>
            <w:r>
              <w:t>Things we ar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5"/>
              </w:numPr>
              <w:pBdr>
                <w:top w:val="nil"/>
                <w:left w:val="nil"/>
                <w:bottom w:val="nil"/>
                <w:right w:val="nil"/>
                <w:between w:val="nil"/>
                <w:bar w:val="nil"/>
              </w:pBdr>
              <w:contextualSpacing w:val="0"/>
            </w:pPr>
            <w:r>
              <w:t>If we do this then this might happen</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F5D5C">
            <w:pPr>
              <w:pStyle w:val="Body"/>
              <w:spacing w:line="240" w:lineRule="auto"/>
              <w:jc w:val="center"/>
            </w:pPr>
            <w:r>
              <w:rPr>
                <w:b/>
                <w:bCs/>
                <w:color w:val="FFFFFF"/>
                <w:u w:color="FFFFFF"/>
              </w:rPr>
              <w:t>Threats</w:t>
            </w:r>
          </w:p>
        </w:tc>
      </w:tr>
      <w:tr w:rsidR="00C90D74" w:rsidTr="00DF5D5C">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6"/>
              </w:numPr>
              <w:pBdr>
                <w:top w:val="nil"/>
                <w:left w:val="nil"/>
                <w:bottom w:val="nil"/>
                <w:right w:val="nil"/>
                <w:between w:val="nil"/>
                <w:bar w:val="nil"/>
              </w:pBdr>
              <w:contextualSpacing w:val="0"/>
            </w:pPr>
            <w:r>
              <w:t>Things we are not</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67"/>
              </w:numPr>
              <w:pBdr>
                <w:top w:val="nil"/>
                <w:left w:val="nil"/>
                <w:bottom w:val="nil"/>
                <w:right w:val="nil"/>
                <w:between w:val="nil"/>
                <w:bar w:val="nil"/>
              </w:pBdr>
              <w:contextualSpacing w:val="0"/>
            </w:pPr>
            <w:r>
              <w:t>If this happens then this might happen</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0" w:name="_Toc437701361"/>
      <w:r>
        <w:t>Product</w:t>
      </w:r>
      <w:bookmarkEnd w:id="90"/>
    </w:p>
    <w:p w:rsidR="00665216" w:rsidRPr="009F4AA1" w:rsidRDefault="00665216" w:rsidP="00665216">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1" w:name="_Toc437088774"/>
      <w:bookmarkStart w:id="92" w:name="_Toc437701362"/>
      <w:r>
        <w:t>Year 1 products</w:t>
      </w:r>
      <w:bookmarkEnd w:id="91"/>
      <w:bookmarkEnd w:id="92"/>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lastRenderedPageBreak/>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3" w:name="_Toc437088775"/>
      <w:bookmarkStart w:id="94" w:name="_Toc437701363"/>
      <w:r>
        <w:t>Year 2 products</w:t>
      </w:r>
      <w:bookmarkEnd w:id="93"/>
      <w:bookmarkEnd w:id="94"/>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5" w:name="_Toc437701364"/>
      <w:r>
        <w:t>Place</w:t>
      </w:r>
      <w:bookmarkEnd w:id="95"/>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w:t>
      </w:r>
      <w:r>
        <w:rPr>
          <w:rFonts w:cs="Times New Roman"/>
          <w:szCs w:val="24"/>
        </w:rPr>
        <w:lastRenderedPageBreak/>
        <w:t xml:space="preserve">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6" w:name="_Toc437691680"/>
      <w:bookmarkStart w:id="97" w:name="_Toc437701365"/>
      <w:r>
        <w:t>Channel System</w:t>
      </w:r>
      <w:bookmarkEnd w:id="96"/>
      <w:bookmarkEnd w:id="97"/>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8" w:name="_Toc437691681"/>
      <w:bookmarkStart w:id="99" w:name="_Toc437701366"/>
      <w:r>
        <w:t>Wholesalers</w:t>
      </w:r>
      <w:bookmarkEnd w:id="98"/>
      <w:bookmarkEnd w:id="99"/>
    </w:p>
    <w:p w:rsidR="00665216" w:rsidRPr="005C7715" w:rsidRDefault="00665216" w:rsidP="00665216">
      <w:r>
        <w:tab/>
        <w:t>NA</w:t>
      </w:r>
    </w:p>
    <w:p w:rsidR="00665216" w:rsidRDefault="00665216" w:rsidP="00665216">
      <w:pPr>
        <w:pStyle w:val="Heading2"/>
      </w:pPr>
      <w:bookmarkStart w:id="100" w:name="_Toc437691682"/>
      <w:bookmarkStart w:id="101" w:name="_Toc437701367"/>
      <w:r>
        <w:t>Retailers</w:t>
      </w:r>
      <w:bookmarkEnd w:id="100"/>
      <w:bookmarkEnd w:id="101"/>
    </w:p>
    <w:p w:rsidR="00665216" w:rsidRPr="005C7715" w:rsidRDefault="00665216" w:rsidP="00665216">
      <w:r>
        <w:tab/>
        <w:t>NA</w:t>
      </w:r>
    </w:p>
    <w:p w:rsidR="00665216" w:rsidRDefault="00665216" w:rsidP="00665216">
      <w:pPr>
        <w:pStyle w:val="Heading2"/>
      </w:pPr>
      <w:bookmarkStart w:id="102" w:name="_Toc437691683"/>
      <w:bookmarkStart w:id="103" w:name="_Toc437701368"/>
      <w:r>
        <w:t>Logistics</w:t>
      </w:r>
      <w:bookmarkEnd w:id="102"/>
      <w:bookmarkEnd w:id="103"/>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lastRenderedPageBreak/>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4" w:name="_Toc437691684"/>
      <w:bookmarkStart w:id="105" w:name="_Toc437701369"/>
      <w:r>
        <w:t>Customer Services</w:t>
      </w:r>
      <w:bookmarkEnd w:id="104"/>
      <w:bookmarkEnd w:id="105"/>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6" w:name="_Toc437701370"/>
      <w:r>
        <w:t>Promotion</w:t>
      </w:r>
      <w:bookmarkEnd w:id="106"/>
    </w:p>
    <w:p w:rsidR="0087792D" w:rsidRDefault="0087792D" w:rsidP="0087792D">
      <w:r>
        <w:t xml:space="preserve">Promotional efforts will be divided into four primary activities; Social media posting, </w:t>
      </w:r>
      <w:r>
        <w:lastRenderedPageBreak/>
        <w:t>Networking at conferences, print media adds and email campaign.</w:t>
      </w:r>
    </w:p>
    <w:p w:rsidR="0087792D" w:rsidRDefault="0087792D" w:rsidP="0087792D">
      <w:pPr>
        <w:pStyle w:val="Heading2"/>
      </w:pPr>
      <w:bookmarkStart w:id="107" w:name="_Toc437091703"/>
      <w:bookmarkStart w:id="108" w:name="_Toc437701371"/>
      <w:r>
        <w:t>Social media posting</w:t>
      </w:r>
      <w:bookmarkEnd w:id="107"/>
      <w:bookmarkEnd w:id="108"/>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09" w:name="_Toc437091704"/>
      <w:bookmarkStart w:id="110" w:name="_Toc437701372"/>
      <w:r>
        <w:t>Bitcoin Conferences</w:t>
      </w:r>
      <w:bookmarkEnd w:id="109"/>
      <w:bookmarkEnd w:id="110"/>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1" w:name="_Toc437091705"/>
      <w:bookmarkStart w:id="112" w:name="_Toc437701373"/>
      <w:r>
        <w:t>Print Media</w:t>
      </w:r>
      <w:bookmarkEnd w:id="111"/>
      <w:bookmarkEnd w:id="112"/>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3" w:name="_Toc437091706"/>
      <w:bookmarkStart w:id="114" w:name="_Toc437701374"/>
      <w:r>
        <w:t>Email</w:t>
      </w:r>
      <w:bookmarkEnd w:id="113"/>
      <w:bookmarkEnd w:id="114"/>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5" w:name="_Toc437091707"/>
      <w:bookmarkStart w:id="116" w:name="_Toc437701375"/>
      <w:r>
        <w:lastRenderedPageBreak/>
        <w:t>Marketing Plan</w:t>
      </w:r>
      <w:bookmarkEnd w:id="115"/>
      <w:bookmarkEnd w:id="116"/>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7" w:name="_Toc437701376"/>
      <w:r>
        <w:t>Operations</w:t>
      </w:r>
      <w:bookmarkEnd w:id="117"/>
    </w:p>
    <w:p w:rsidR="00350CB9" w:rsidRDefault="00350CB9" w:rsidP="00350CB9">
      <w:pPr>
        <w:pStyle w:val="Heading2"/>
      </w:pPr>
      <w:bookmarkStart w:id="118" w:name="_Toc1"/>
      <w:bookmarkStart w:id="119" w:name="_Toc437701377"/>
      <w:r>
        <w:rPr>
          <w:rFonts w:eastAsia="Arial Unicode MS" w:cs="Arial Unicode MS"/>
        </w:rPr>
        <w:t>Location and Layout</w:t>
      </w:r>
      <w:bookmarkEnd w:id="118"/>
      <w:bookmarkEnd w:id="119"/>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0" w:name="_Toc2"/>
      <w:bookmarkStart w:id="121" w:name="_Toc437701378"/>
      <w:r>
        <w:rPr>
          <w:rFonts w:eastAsia="Arial Unicode MS" w:cs="Arial Unicode MS"/>
        </w:rPr>
        <w:t>Supply Chain</w:t>
      </w:r>
      <w:bookmarkEnd w:id="120"/>
      <w:bookmarkEnd w:id="121"/>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2" w:name="_Toc3"/>
      <w:bookmarkStart w:id="123" w:name="_Toc437701379"/>
      <w:r>
        <w:rPr>
          <w:rFonts w:eastAsia="Arial Unicode MS" w:cs="Arial Unicode MS"/>
        </w:rPr>
        <w:t>Technology</w:t>
      </w:r>
      <w:bookmarkEnd w:id="122"/>
      <w:bookmarkEnd w:id="123"/>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4" w:name="_Toc4"/>
      <w:bookmarkStart w:id="125" w:name="_Toc437701380"/>
      <w:r>
        <w:rPr>
          <w:rFonts w:eastAsia="Arial Unicode MS" w:cs="Arial Unicode MS"/>
          <w:lang w:val="da-DK"/>
        </w:rPr>
        <w:t>Operation Budget</w:t>
      </w:r>
      <w:bookmarkEnd w:id="124"/>
      <w:bookmarkEnd w:id="125"/>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6" w:name="_Toc5"/>
      <w:bookmarkStart w:id="127" w:name="_Toc437701381"/>
      <w:r>
        <w:rPr>
          <w:rFonts w:eastAsia="Arial Unicode MS" w:cs="Arial Unicode MS"/>
          <w:lang w:val="it-IT"/>
        </w:rPr>
        <w:t>One-Time/Start-up Costs</w:t>
      </w:r>
      <w:bookmarkEnd w:id="126"/>
      <w:bookmarkEnd w:id="127"/>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8" w:name="_Toc6"/>
      <w:bookmarkStart w:id="129" w:name="_Toc437701382"/>
      <w:r>
        <w:rPr>
          <w:rFonts w:eastAsia="Arial Unicode MS" w:cs="Arial Unicode MS"/>
        </w:rPr>
        <w:t>Business Processes</w:t>
      </w:r>
      <w:bookmarkEnd w:id="128"/>
      <w:bookmarkEnd w:id="129"/>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 xml:space="preserve">verifying </w:t>
      </w:r>
      <w:proofErr w:type="gramStart"/>
      <w:r>
        <w:rPr>
          <w:rFonts w:eastAsia="Arial Unicode MS" w:cs="Arial Unicode MS"/>
        </w:rPr>
        <w:t>customers</w:t>
      </w:r>
      <w:proofErr w:type="gramEnd"/>
      <w:r>
        <w:rPr>
          <w:rFonts w:eastAsia="Arial Unicode MS" w:cs="Arial Unicode MS"/>
        </w:rPr>
        <w:t xml:space="preserve"> identity, setting up two factor authentication, adding credit/debit account to customer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0" w:name="_Toc7"/>
      <w:bookmarkStart w:id="131" w:name="_Toc437701383"/>
      <w:r>
        <w:rPr>
          <w:rFonts w:eastAsia="Arial Unicode MS" w:cs="Arial Unicode MS"/>
        </w:rPr>
        <w:t>Organization Chart</w:t>
      </w:r>
      <w:bookmarkEnd w:id="130"/>
      <w:bookmarkEnd w:id="131"/>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2" w:name="_Toc8"/>
      <w:bookmarkStart w:id="133" w:name="_Toc437701384"/>
      <w:r>
        <w:rPr>
          <w:rFonts w:eastAsia="Arial Unicode MS" w:cs="Arial Unicode MS"/>
          <w:lang w:val="fr-FR"/>
        </w:rPr>
        <w:t>Operations calendar</w:t>
      </w:r>
      <w:bookmarkEnd w:id="132"/>
      <w:bookmarkEnd w:id="133"/>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4" w:name="_Toc437701385"/>
      <w:r>
        <w:t>Price</w:t>
      </w:r>
      <w:bookmarkEnd w:id="134"/>
    </w:p>
    <w:p w:rsidR="00B91490" w:rsidRDefault="00B91490" w:rsidP="00B91490">
      <w:pPr>
        <w:pStyle w:val="Heading2"/>
      </w:pPr>
      <w:bookmarkStart w:id="135" w:name="_Toc437701386"/>
      <w:r>
        <w:rPr>
          <w:rFonts w:eastAsia="Arial Unicode MS" w:cs="Arial Unicode MS"/>
        </w:rPr>
        <w:t>Pricing Strategy</w:t>
      </w:r>
      <w:bookmarkEnd w:id="135"/>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6" w:name="_Toc437701387"/>
      <w:r>
        <w:rPr>
          <w:rFonts w:eastAsia="Arial Unicode MS" w:cs="Arial Unicode MS"/>
        </w:rPr>
        <w:t>Trading fees</w:t>
      </w:r>
      <w:bookmarkEnd w:id="136"/>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7" w:name="_Toc437701388"/>
      <w:r>
        <w:rPr>
          <w:rFonts w:eastAsia="Arial Unicode MS" w:cs="Arial Unicode MS"/>
        </w:rPr>
        <w:t>Additional fees</w:t>
      </w:r>
      <w:bookmarkEnd w:id="137"/>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8" w:name="_Toc437701389"/>
      <w:r>
        <w:rPr>
          <w:rFonts w:eastAsia="Arial Unicode MS" w:cs="Arial Unicode MS"/>
        </w:rPr>
        <w:lastRenderedPageBreak/>
        <w:t>Marketing Budget</w:t>
      </w:r>
      <w:bookmarkEnd w:id="138"/>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39" w:name="_Toc437701390"/>
      <w:r>
        <w:rPr>
          <w:rFonts w:eastAsia="Arial Unicode MS" w:cs="Arial Unicode MS"/>
        </w:rPr>
        <w:t>Promotion Calendar</w:t>
      </w:r>
      <w:bookmarkEnd w:id="139"/>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0"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0"/>
    </w:p>
    <w:p w:rsidR="005F6EE0" w:rsidRDefault="005F6EE0" w:rsidP="005F6EE0">
      <w:pPr>
        <w:pStyle w:val="Body"/>
        <w:rPr>
          <w:b/>
          <w:bCs/>
        </w:rPr>
      </w:pPr>
      <w:r>
        <w:rPr>
          <w:rFonts w:eastAsia="Arial Unicode MS" w:cs="Arial Unicode MS"/>
          <w:b/>
          <w:bCs/>
          <w:lang w:val="it-IT"/>
        </w:rPr>
        <w:t>Magazine</w:t>
      </w:r>
    </w:p>
    <w:p w:rsidR="005F6EE0" w:rsidRDefault="005F6EE0" w:rsidP="005F6EE0">
      <w:pPr>
        <w:pStyle w:val="Body"/>
        <w:rPr>
          <w:b/>
          <w:bCs/>
        </w:rPr>
      </w:pPr>
      <w:r>
        <w:rPr>
          <w:rFonts w:eastAsia="Arial Unicode MS" w:cs="Arial Unicode MS"/>
        </w:rPr>
        <w:t>Need to select a magazine to promote the exchange in</w:t>
      </w:r>
    </w:p>
    <w:p w:rsidR="005F6EE0" w:rsidRDefault="005F6EE0" w:rsidP="005F6EE0">
      <w:pPr>
        <w:pStyle w:val="Body"/>
        <w:rPr>
          <w:rFonts w:eastAsia="Arial Unicode MS" w:cs="Arial Unicode MS"/>
        </w:rPr>
      </w:pPr>
      <w:r>
        <w:rPr>
          <w:rFonts w:eastAsia="Arial Unicode MS" w:cs="Arial Unicode MS"/>
        </w:rPr>
        <w:t>Need to design a magazine promotion for each quarter 1</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rPr>
          <w:rFonts w:eastAsia="Arial Unicode MS" w:cs="Arial Unicode MS"/>
        </w:rPr>
      </w:pPr>
      <w:r>
        <w:rPr>
          <w:rFonts w:eastAsia="Arial Unicode MS" w:cs="Arial Unicode MS"/>
        </w:rPr>
        <w:t>Need to design a magazine promotion for each quarter 2</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5F6EE0" w:rsidRDefault="005F6EE0" w:rsidP="005F6EE0">
      <w:pPr>
        <w:pStyle w:val="Body"/>
      </w:pPr>
      <w:r>
        <w:rPr>
          <w:rFonts w:eastAsia="Arial Unicode MS" w:cs="Arial Unicode MS"/>
        </w:rPr>
        <w:t>Need to design a magazine pro</w:t>
      </w:r>
      <w:r>
        <w:rPr>
          <w:noProof/>
        </w:rPr>
        <mc:AlternateContent>
          <mc:Choice Requires="wps">
            <w:drawing>
              <wp:anchor distT="152400" distB="152400" distL="152400" distR="152400" simplePos="0" relativeHeight="251659264" behindDoc="0" locked="0" layoutInCell="1" allowOverlap="1" wp14:anchorId="347985FE" wp14:editId="35163232">
                <wp:simplePos x="0" y="0"/>
                <wp:positionH relativeFrom="page">
                  <wp:posOffset>1595379</wp:posOffset>
                </wp:positionH>
                <wp:positionV relativeFrom="page">
                  <wp:posOffset>13592279</wp:posOffset>
                </wp:positionV>
                <wp:extent cx="3187700" cy="1584325"/>
                <wp:effectExtent l="0" t="0" r="0" b="0"/>
                <wp:wrapTopAndBottom distT="152400" distB="152400"/>
                <wp:docPr id="7" name="officeArt object"/>
                <wp:cNvGraphicFramePr/>
                <a:graphic xmlns:a="http://schemas.openxmlformats.org/drawingml/2006/main">
                  <a:graphicData uri="http://schemas.microsoft.com/office/word/2010/wordprocessingShape">
                    <wps:wsp>
                      <wps:cNvSpPr/>
                      <wps:spPr>
                        <a:xfrm>
                          <a:off x="0" y="0"/>
                          <a:ext cx="3187700" cy="1584325"/>
                        </a:xfrm>
                        <a:prstGeom prst="rect">
                          <a:avLst/>
                        </a:prstGeom>
                      </wps:spPr>
                      <wps:txbx>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5F6EE0">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b/>
                                      <w:bCs/>
                                      <w:color w:val="FFFFFF"/>
                                      <w:sz w:val="24"/>
                                      <w:szCs w:val="24"/>
                                    </w:rPr>
                                    <w:t>Q2</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50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6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16.19</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5F6EE0" w:rsidRDefault="005F6EE0" w:rsidP="005F6EE0"/>
                        </w:txbxContent>
                      </wps:txbx>
                      <wps:bodyPr lIns="0" tIns="0" rIns="0" bIns="0">
                        <a:spAutoFit/>
                      </wps:bodyPr>
                    </wps:wsp>
                  </a:graphicData>
                </a:graphic>
              </wp:anchor>
            </w:drawing>
          </mc:Choice>
          <mc:Fallback>
            <w:pict>
              <v:rect id="officeArt object" o:spid="_x0000_s1026" style="position:absolute;margin-left:125.6pt;margin-top:1070.25pt;width:251pt;height:124.75pt;z-index:251659264;visibility:visible;mso-wrap-style:square;mso-wrap-distance-left:12pt;mso-wrap-distance-top:12pt;mso-wrap-distance-right:12pt;mso-wrap-distance-bottom:12pt;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" filled="f" stroked="f">
                <v:textbox style="mso-fit-shape-to-text:t" inset="0,0,0,0">
                  <w:txbxContent>
                    <w:tbl>
                      <w:tblPr>
                        <w:tblW w:w="5020" w:type="dxa"/>
                        <w:tblInd w:w="10" w:type="dxa"/>
                        <w:tblBorders>
                          <w:top w:val="single" w:sz="8" w:space="0" w:color="AAAAAA"/>
                          <w:left w:val="single" w:sz="8" w:space="0" w:color="AAAAAA"/>
                          <w:bottom w:val="single" w:sz="8" w:space="0" w:color="AAAAAA"/>
                          <w:right w:val="single" w:sz="8" w:space="0" w:color="AAAAAA"/>
                          <w:insideH w:val="single" w:sz="8" w:space="0" w:color="AAAAAA"/>
                          <w:insideV w:val="single" w:sz="8" w:space="0" w:color="AAAAAA"/>
                        </w:tblBorders>
                        <w:tblLayout w:type="fixed"/>
                        <w:tblLook w:val="04A0" w:firstRow="1" w:lastRow="0" w:firstColumn="1" w:lastColumn="0" w:noHBand="0" w:noVBand="1"/>
                      </w:tblPr>
                      <w:tblGrid>
                        <w:gridCol w:w="3520"/>
                        <w:gridCol w:w="1500"/>
                      </w:tblGrid>
                      <w:tr w:rsidR="005F6EE0">
                        <w:trPr>
                          <w:trHeight w:val="459"/>
                        </w:trPr>
                        <w:tc>
                          <w:tcPr>
                            <w:tcW w:w="5020" w:type="dxa"/>
                            <w:gridSpan w:val="2"/>
                            <w:tcBorders>
                              <w:top w:val="single" w:sz="8" w:space="0" w:color="000000"/>
                              <w:left w:val="single" w:sz="8" w:space="0" w:color="000000"/>
                              <w:bottom w:val="single" w:sz="8" w:space="0" w:color="000000"/>
                              <w:right w:val="single" w:sz="8" w:space="0" w:color="000000"/>
                            </w:tcBorders>
                            <w:shd w:val="clear" w:color="auto" w:fill="0070C0"/>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b/>
                                <w:bCs/>
                                <w:color w:val="FFFFFF"/>
                                <w:sz w:val="24"/>
                                <w:szCs w:val="24"/>
                              </w:rPr>
                              <w:t>Q2</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Cost</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50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Expected customers</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600</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 xml:space="preserve">Daily </w:t>
                            </w:r>
                            <w:proofErr w:type="spellStart"/>
                            <w:r>
                              <w:rPr>
                                <w:rFonts w:ascii="Calibri" w:eastAsia="Calibri" w:hAnsi="Calibri" w:cs="Calibri"/>
                                <w:sz w:val="24"/>
                                <w:szCs w:val="24"/>
                              </w:rPr>
                              <w:t>renue</w:t>
                            </w:r>
                            <w:proofErr w:type="spellEnd"/>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16.19</w:t>
                            </w:r>
                          </w:p>
                        </w:tc>
                      </w:tr>
                      <w:tr w:rsidR="005F6EE0">
                        <w:trPr>
                          <w:trHeight w:val="459"/>
                        </w:trPr>
                        <w:tc>
                          <w:tcPr>
                            <w:tcW w:w="352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rPr>
                                <w:rFonts w:ascii="Calibri" w:eastAsia="Calibri" w:hAnsi="Calibri" w:cs="Calibri"/>
                                <w:sz w:val="24"/>
                                <w:szCs w:val="24"/>
                              </w:rPr>
                              <w:t>Days to break even</w:t>
                            </w:r>
                          </w:p>
                        </w:tc>
                        <w:tc>
                          <w:tcPr>
                            <w:tcW w:w="1500" w:type="dxa"/>
                            <w:tcBorders>
                              <w:top w:val="single" w:sz="8" w:space="0" w:color="000000"/>
                              <w:left w:val="single" w:sz="8" w:space="0" w:color="000000"/>
                              <w:bottom w:val="single" w:sz="8" w:space="0" w:color="000000"/>
                              <w:right w:val="single" w:sz="8" w:space="0" w:color="000000"/>
                            </w:tcBorders>
                            <w:shd w:val="clear" w:color="auto" w:fill="FFFFFF"/>
                            <w:tcMar>
                              <w:top w:w="0" w:type="dxa"/>
                              <w:left w:w="40" w:type="dxa"/>
                              <w:bottom w:w="40" w:type="dxa"/>
                              <w:right w:w="40" w:type="dxa"/>
                            </w:tcMar>
                            <w:vAlign w:val="center"/>
                          </w:tcPr>
                          <w:p w:rsidR="005F6EE0" w:rsidRDefault="005F6EE0">
                            <w:pPr>
                              <w:pStyle w:val="TableStyle2"/>
                              <w:jc w:val="center"/>
                            </w:pPr>
                            <w:r>
                              <w:fldChar w:fldCharType="begin"/>
                            </w:r>
                            <w:r>
                              <w:instrText xml:space="preserve"> = B2/B4 \# "0" \* MERGEFORMAT</w:instrText>
                            </w:r>
                            <w:r>
                              <w:fldChar w:fldCharType="separate"/>
                            </w:r>
                            <w:r>
                              <w:rPr>
                                <w:rFonts w:ascii="Calibri" w:eastAsia="Calibri" w:hAnsi="Calibri" w:cs="Calibri"/>
                                <w:sz w:val="24"/>
                                <w:szCs w:val="24"/>
                              </w:rPr>
                              <w:t>309</w:t>
                            </w:r>
                            <w:r>
                              <w:fldChar w:fldCharType="end"/>
                            </w:r>
                          </w:p>
                        </w:tc>
                      </w:tr>
                    </w:tbl>
                    <w:p w:rsidR="005F6EE0" w:rsidRDefault="005F6EE0" w:rsidP="005F6EE0"/>
                  </w:txbxContent>
                </v:textbox>
                <w10:wrap type="topAndBottom" anchorx="page" anchory="page"/>
              </v:rect>
            </w:pict>
          </mc:Fallback>
        </mc:AlternateContent>
      </w:r>
      <w:r>
        <w:rPr>
          <w:rFonts w:eastAsia="Arial Unicode MS" w:cs="Arial Unicode MS"/>
        </w:rPr>
        <w:t>motion for each quarter 3</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lastRenderedPageBreak/>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5F6EE0" w:rsidRDefault="005F6EE0" w:rsidP="005F6EE0">
      <w:pPr>
        <w:pStyle w:val="Body"/>
      </w:pPr>
      <w:r>
        <w:rPr>
          <w:rFonts w:eastAsia="Arial Unicode MS" w:cs="Arial Unicode MS"/>
        </w:rPr>
        <w:t>Need to design a magazine promotion for each quarter 4</w:t>
      </w:r>
    </w:p>
    <w:tbl>
      <w:tblPr>
        <w:tblW w:w="4380" w:type="dxa"/>
        <w:tblInd w:w="93" w:type="dxa"/>
        <w:tblLook w:val="04A0" w:firstRow="1" w:lastRow="0" w:firstColumn="1" w:lastColumn="0" w:noHBand="0" w:noVBand="1"/>
      </w:tblPr>
      <w:tblGrid>
        <w:gridCol w:w="3406"/>
        <w:gridCol w:w="974"/>
      </w:tblGrid>
      <w:tr w:rsidR="005F6EE0"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AF1142">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AF1142">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FC6B24" w:rsidRDefault="00FC6B24" w:rsidP="00FC6B24">
      <w:pPr>
        <w:pStyle w:val="Body"/>
        <w:rPr>
          <w:b/>
          <w:bCs/>
        </w:rPr>
      </w:pPr>
      <w:r>
        <w:rPr>
          <w:rFonts w:eastAsia="Arial Unicode MS" w:cs="Arial Unicode MS"/>
        </w:rPr>
        <w:t>Need to select a newspaper to promote the exchange in</w:t>
      </w:r>
    </w:p>
    <w:p w:rsidR="00FC6B24" w:rsidRDefault="00FC6B24" w:rsidP="00FC6B24">
      <w:pPr>
        <w:pStyle w:val="Body"/>
        <w:rPr>
          <w:rFonts w:eastAsia="Arial Unicode MS" w:cs="Arial Unicode MS"/>
        </w:rPr>
      </w:pPr>
      <w:r>
        <w:rPr>
          <w:rFonts w:eastAsia="Arial Unicode MS" w:cs="Arial Unicode MS"/>
        </w:rPr>
        <w:t>Need to design a newspaper promotion for each quarter 1</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2</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2</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3</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FC6B24" w:rsidRDefault="00FC6B24" w:rsidP="00FC6B24">
      <w:pPr>
        <w:pStyle w:val="Body"/>
        <w:rPr>
          <w:rFonts w:eastAsia="Arial Unicode MS" w:cs="Arial Unicode MS"/>
        </w:rPr>
      </w:pPr>
      <w:r>
        <w:rPr>
          <w:rFonts w:eastAsia="Arial Unicode MS" w:cs="Arial Unicode MS"/>
        </w:rPr>
        <w:t>Need to design a newspaper promotion for each quarter 4</w:t>
      </w:r>
    </w:p>
    <w:tbl>
      <w:tblPr>
        <w:tblW w:w="4380" w:type="dxa"/>
        <w:tblInd w:w="93" w:type="dxa"/>
        <w:tblLook w:val="04A0" w:firstRow="1" w:lastRow="0" w:firstColumn="1" w:lastColumn="0" w:noHBand="0" w:noVBand="1"/>
      </w:tblPr>
      <w:tblGrid>
        <w:gridCol w:w="3406"/>
        <w:gridCol w:w="974"/>
      </w:tblGrid>
      <w:tr w:rsidR="00FC6B24" w:rsidRPr="008E0E9F" w:rsidTr="00AF1142">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AF1142">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AF1142">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AF1142">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1" w:name="_Toc437701392"/>
      <w:r>
        <w:t>Financial Statements</w:t>
      </w:r>
      <w:bookmarkEnd w:id="141"/>
    </w:p>
    <w:p w:rsidR="00422E79" w:rsidRPr="00B51C8B" w:rsidRDefault="00422E79" w:rsidP="00422E79">
      <w:pPr>
        <w:rPr>
          <w:color w:val="0070C0"/>
        </w:rPr>
      </w:pPr>
      <w:r w:rsidRPr="00B51C8B">
        <w:rPr>
          <w:color w:val="0070C0"/>
        </w:rPr>
        <w:t>Balance Sheet</w:t>
      </w:r>
    </w:p>
    <w:p w:rsidR="00422E79" w:rsidRPr="00B51C8B" w:rsidRDefault="00422E79" w:rsidP="00422E79">
      <w:pPr>
        <w:rPr>
          <w:color w:val="0070C0"/>
        </w:rPr>
      </w:pPr>
      <w:r w:rsidRPr="00B51C8B">
        <w:rPr>
          <w:color w:val="0070C0"/>
        </w:rPr>
        <w:tab/>
      </w:r>
      <w:proofErr w:type="gramStart"/>
      <w:r w:rsidRPr="00B51C8B">
        <w:rPr>
          <w:color w:val="0070C0"/>
        </w:rPr>
        <w:t>assets</w:t>
      </w:r>
      <w:proofErr w:type="gramEnd"/>
      <w:r w:rsidRPr="00B51C8B">
        <w:rPr>
          <w:color w:val="0070C0"/>
        </w:rPr>
        <w:t xml:space="preserve"> = Liabilities + Owner Equity</w:t>
      </w:r>
    </w:p>
    <w:p w:rsidR="00422E79" w:rsidRPr="00B51C8B" w:rsidRDefault="00422E79" w:rsidP="00422E79">
      <w:pPr>
        <w:rPr>
          <w:color w:val="0070C0"/>
        </w:rPr>
      </w:pPr>
      <w:r w:rsidRPr="00B51C8B">
        <w:rPr>
          <w:color w:val="0070C0"/>
        </w:rPr>
        <w:t>Income Statement</w:t>
      </w:r>
    </w:p>
    <w:p w:rsidR="00422E79" w:rsidRPr="00B51C8B" w:rsidRDefault="00422E79" w:rsidP="00422E79">
      <w:pPr>
        <w:rPr>
          <w:color w:val="0070C0"/>
        </w:rPr>
      </w:pPr>
      <w:r w:rsidRPr="00B51C8B">
        <w:rPr>
          <w:color w:val="0070C0"/>
        </w:rPr>
        <w:tab/>
        <w:t>Net Profit = Sales Revenue - Expenses</w:t>
      </w:r>
    </w:p>
    <w:p w:rsidR="00422E79" w:rsidRPr="00B51C8B" w:rsidRDefault="00422E79" w:rsidP="00422E79">
      <w:pPr>
        <w:rPr>
          <w:color w:val="0070C0"/>
        </w:rPr>
      </w:pPr>
      <w:r w:rsidRPr="00B51C8B">
        <w:rPr>
          <w:color w:val="0070C0"/>
        </w:rPr>
        <w:lastRenderedPageBreak/>
        <w:t>Statement of Cash Flows</w:t>
      </w:r>
    </w:p>
    <w:p w:rsidR="00422E79" w:rsidRPr="00B51C8B" w:rsidRDefault="00422E79" w:rsidP="00422E79">
      <w:pPr>
        <w:rPr>
          <w:color w:val="0070C0"/>
        </w:rPr>
      </w:pPr>
      <w:r w:rsidRPr="00B51C8B">
        <w:rPr>
          <w:color w:val="0070C0"/>
        </w:rPr>
        <w:tab/>
      </w:r>
      <w:proofErr w:type="gramStart"/>
      <w:r w:rsidRPr="00B51C8B">
        <w:rPr>
          <w:color w:val="0070C0"/>
        </w:rPr>
        <w:t>change</w:t>
      </w:r>
      <w:proofErr w:type="gramEnd"/>
      <w:r w:rsidRPr="00B51C8B">
        <w:rPr>
          <w:color w:val="0070C0"/>
        </w:rPr>
        <w:t xml:space="preserve"> in </w:t>
      </w:r>
      <w:proofErr w:type="spellStart"/>
      <w:r w:rsidRPr="00B51C8B">
        <w:rPr>
          <w:color w:val="0070C0"/>
        </w:rPr>
        <w:t>firmst</w:t>
      </w:r>
      <w:proofErr w:type="spellEnd"/>
      <w:r w:rsidRPr="00B51C8B">
        <w:rPr>
          <w:color w:val="0070C0"/>
        </w:rPr>
        <w:t xml:space="preserve"> working capital</w:t>
      </w:r>
    </w:p>
    <w:p w:rsidR="00422E79" w:rsidRPr="00B51C8B" w:rsidRDefault="00422E79" w:rsidP="00422E79">
      <w:pPr>
        <w:rPr>
          <w:color w:val="0070C0"/>
        </w:rPr>
      </w:pPr>
      <w:r w:rsidRPr="00B51C8B">
        <w:rPr>
          <w:color w:val="0070C0"/>
        </w:rPr>
        <w:tab/>
      </w:r>
      <w:proofErr w:type="gramStart"/>
      <w:r w:rsidRPr="00B51C8B">
        <w:rPr>
          <w:color w:val="0070C0"/>
        </w:rPr>
        <w:t>sources</w:t>
      </w:r>
      <w:proofErr w:type="gramEnd"/>
      <w:r w:rsidRPr="00B51C8B">
        <w:rPr>
          <w:color w:val="0070C0"/>
        </w:rPr>
        <w:t xml:space="preserve"> and uses of funds by time</w:t>
      </w:r>
    </w:p>
    <w:p w:rsidR="00422E79" w:rsidRPr="00B51C8B" w:rsidRDefault="00422E79" w:rsidP="00422E79">
      <w:pPr>
        <w:rPr>
          <w:color w:val="0070C0"/>
        </w:rPr>
      </w:pPr>
    </w:p>
    <w:p w:rsidR="00422E79" w:rsidRPr="00B51C8B" w:rsidRDefault="00422E79" w:rsidP="00422E79">
      <w:pPr>
        <w:rPr>
          <w:color w:val="0070C0"/>
        </w:rPr>
      </w:pPr>
      <w:proofErr w:type="spellStart"/>
      <w:r w:rsidRPr="00B51C8B">
        <w:rPr>
          <w:color w:val="0070C0"/>
        </w:rPr>
        <w:t>Anual</w:t>
      </w:r>
      <w:proofErr w:type="spellEnd"/>
      <w:r w:rsidRPr="00B51C8B">
        <w:rPr>
          <w:color w:val="0070C0"/>
        </w:rPr>
        <w:t xml:space="preserve"> cost</w:t>
      </w:r>
    </w:p>
    <w:p w:rsidR="00422E79" w:rsidRPr="00B51C8B" w:rsidRDefault="00422E79" w:rsidP="00422E79">
      <w:pPr>
        <w:rPr>
          <w:color w:val="0070C0"/>
        </w:rPr>
      </w:pPr>
      <w:r w:rsidRPr="00B51C8B">
        <w:rPr>
          <w:color w:val="0070C0"/>
        </w:rPr>
        <w:t>Rent</w:t>
      </w:r>
    </w:p>
    <w:p w:rsidR="00422E79" w:rsidRPr="00B51C8B" w:rsidRDefault="00422E79" w:rsidP="00422E79">
      <w:pPr>
        <w:rPr>
          <w:color w:val="0070C0"/>
        </w:rPr>
      </w:pPr>
      <w:r w:rsidRPr="00B51C8B">
        <w:rPr>
          <w:color w:val="0070C0"/>
        </w:rPr>
        <w:t>Insurance</w:t>
      </w:r>
    </w:p>
    <w:p w:rsidR="00422E79" w:rsidRPr="00B51C8B" w:rsidRDefault="00422E79" w:rsidP="00422E79">
      <w:pPr>
        <w:rPr>
          <w:color w:val="0070C0"/>
        </w:rPr>
      </w:pPr>
      <w:r w:rsidRPr="00B51C8B">
        <w:rPr>
          <w:color w:val="0070C0"/>
        </w:rPr>
        <w:t>Salaries</w:t>
      </w:r>
    </w:p>
    <w:p w:rsidR="00422E79" w:rsidRPr="00B51C8B" w:rsidRDefault="00422E79" w:rsidP="00422E79">
      <w:pPr>
        <w:rPr>
          <w:color w:val="0070C0"/>
        </w:rPr>
      </w:pPr>
      <w:proofErr w:type="spellStart"/>
      <w:r w:rsidRPr="00B51C8B">
        <w:rPr>
          <w:color w:val="0070C0"/>
        </w:rPr>
        <w:t>Utilites</w:t>
      </w:r>
      <w:proofErr w:type="spellEnd"/>
    </w:p>
    <w:p w:rsidR="00422E79" w:rsidRPr="00B51C8B" w:rsidRDefault="00422E79" w:rsidP="00422E79">
      <w:pPr>
        <w:rPr>
          <w:color w:val="0070C0"/>
        </w:rPr>
      </w:pPr>
    </w:p>
    <w:p w:rsidR="00422E79" w:rsidRPr="00B51C8B" w:rsidRDefault="00422E79" w:rsidP="00422E79">
      <w:pPr>
        <w:rPr>
          <w:color w:val="0070C0"/>
        </w:rPr>
      </w:pPr>
    </w:p>
    <w:p w:rsidR="00422E79" w:rsidRPr="00B51C8B" w:rsidRDefault="00422E79" w:rsidP="00422E79">
      <w:pPr>
        <w:rPr>
          <w:color w:val="0070C0"/>
        </w:rPr>
      </w:pPr>
      <w:proofErr w:type="gramStart"/>
      <w:r w:rsidRPr="00B51C8B">
        <w:rPr>
          <w:color w:val="0070C0"/>
        </w:rPr>
        <w:t>cost</w:t>
      </w:r>
      <w:proofErr w:type="gramEnd"/>
      <w:r w:rsidRPr="00B51C8B">
        <w:rPr>
          <w:color w:val="0070C0"/>
        </w:rPr>
        <w:t xml:space="preserve"> fixed and variable</w:t>
      </w:r>
    </w:p>
    <w:p w:rsidR="00422E79" w:rsidRPr="00B51C8B" w:rsidRDefault="00422E79" w:rsidP="00422E79">
      <w:pPr>
        <w:rPr>
          <w:color w:val="0070C0"/>
        </w:rPr>
      </w:pPr>
    </w:p>
    <w:p w:rsidR="00422E79" w:rsidRPr="00B51C8B" w:rsidRDefault="00422E79" w:rsidP="00422E79">
      <w:pPr>
        <w:rPr>
          <w:color w:val="0070C0"/>
        </w:rPr>
      </w:pPr>
      <w:r w:rsidRPr="00B51C8B">
        <w:rPr>
          <w:color w:val="0070C0"/>
        </w:rPr>
        <w:t>Break even analysis</w:t>
      </w:r>
    </w:p>
    <w:p w:rsidR="00422E79" w:rsidRPr="00422E79" w:rsidRDefault="00422E79" w:rsidP="00422E79">
      <w:bookmarkStart w:id="142" w:name="_GoBack"/>
      <w:bookmarkEnd w:id="142"/>
    </w:p>
    <w:p w:rsidR="003A7C8E" w:rsidRDefault="003A7C8E" w:rsidP="0046387E">
      <w:pPr>
        <w:pStyle w:val="Heading1"/>
      </w:pPr>
      <w:bookmarkStart w:id="143" w:name="_Toc437701393"/>
      <w:r>
        <w:t>Exit Strategy</w:t>
      </w:r>
      <w:bookmarkEnd w:id="143"/>
    </w:p>
    <w:p w:rsidR="003A7C8E" w:rsidRPr="00665216" w:rsidRDefault="003A7C8E" w:rsidP="003A7C8E">
      <w:pPr>
        <w:rPr>
          <w:highlight w:val="yellow"/>
        </w:rPr>
      </w:pPr>
      <w:r w:rsidRPr="00665216">
        <w:rPr>
          <w:highlight w:val="yellow"/>
        </w:rPr>
        <w:t>Needs to be done</w:t>
      </w:r>
    </w:p>
    <w:p w:rsidR="00C12FA7" w:rsidRPr="00C12FA7" w:rsidRDefault="003A7C8E" w:rsidP="003A7C8E">
      <w:r w:rsidRPr="00665216">
        <w:rPr>
          <w:highlight w:val="yellow"/>
        </w:rPr>
        <w:t>*Look at Term sheet in appendix of example plans</w:t>
      </w:r>
    </w:p>
    <w:p w:rsidR="00A71C1F" w:rsidRDefault="00A71C1F" w:rsidP="00B14555">
      <w:pPr>
        <w:pStyle w:val="Heading1"/>
      </w:pPr>
      <w:bookmarkStart w:id="144" w:name="_Toc437701394"/>
      <w:r>
        <w:t>Appendix</w:t>
      </w:r>
      <w:bookmarkEnd w:id="144"/>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lastRenderedPageBreak/>
        <w:t>NAICS.</w:t>
      </w:r>
      <w:proofErr w:type="gramEnd"/>
      <w:r>
        <w:t xml:space="preserve"> </w:t>
      </w:r>
      <w:proofErr w:type="gramStart"/>
      <w:r>
        <w:t>(2012). No Title.</w:t>
      </w:r>
      <w:proofErr w:type="gramEnd"/>
      <w:r>
        <w:t xml:space="preserve"> Retrieved from </w:t>
      </w:r>
      <w:hyperlink r:id="rId19"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spellStart"/>
      <w:proofErr w:type="gramStart"/>
      <w:r>
        <w:t>Bitfinex</w:t>
      </w:r>
      <w:proofErr w:type="spellEnd"/>
      <w:r>
        <w:t>.</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spellStart"/>
      <w:proofErr w:type="gramStart"/>
      <w:r>
        <w:t>BTC_e</w:t>
      </w:r>
      <w:proofErr w:type="spellEnd"/>
      <w:r>
        <w:t>.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spellStart"/>
      <w:proofErr w:type="gramStart"/>
      <w:r>
        <w:t>LakeBTC</w:t>
      </w:r>
      <w:proofErr w:type="spellEnd"/>
      <w:r>
        <w:t>.</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spellStart"/>
      <w:proofErr w:type="gramStart"/>
      <w:r>
        <w:t>OkCoin_Intl</w:t>
      </w:r>
      <w:proofErr w:type="spellEnd"/>
      <w:r>
        <w:t>. (</w:t>
      </w:r>
      <w:proofErr w:type="spellStart"/>
      <w:r>
        <w:t>n.d.</w:t>
      </w:r>
      <w:proofErr w:type="spellEnd"/>
      <w:r>
        <w:t>).</w:t>
      </w:r>
      <w:proofErr w:type="gramEnd"/>
      <w:r>
        <w:t xml:space="preserve"> Retrieved from </w:t>
      </w:r>
      <w:hyperlink r:id="rId20"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E557E" w:rsidRDefault="00AE557E" w:rsidP="00120532">
      <w:pPr>
        <w:spacing w:line="240" w:lineRule="auto"/>
      </w:pPr>
      <w:r>
        <w:separator/>
      </w:r>
    </w:p>
  </w:endnote>
  <w:endnote w:type="continuationSeparator" w:id="0">
    <w:p w:rsidR="00AE557E" w:rsidRDefault="00AE557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E557E" w:rsidRDefault="00AE557E" w:rsidP="00120532">
      <w:pPr>
        <w:spacing w:line="240" w:lineRule="auto"/>
      </w:pPr>
      <w:r>
        <w:separator/>
      </w:r>
    </w:p>
  </w:footnote>
  <w:footnote w:type="continuationSeparator" w:id="0">
    <w:p w:rsidR="00AE557E" w:rsidRDefault="00AE557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E557E" w:rsidRDefault="00AE557E">
    <w:pPr>
      <w:pStyle w:val="Header"/>
    </w:pPr>
    <w:r>
      <w:t xml:space="preserve">James LeBlanc </w:t>
    </w:r>
    <w:r>
      <w:tab/>
      <w:t>Currency Exchange</w:t>
    </w:r>
    <w:r>
      <w:tab/>
    </w:r>
    <w:r>
      <w:fldChar w:fldCharType="begin"/>
    </w:r>
    <w:r>
      <w:instrText xml:space="preserve"> PAGE   \* MERGEFORMAT </w:instrText>
    </w:r>
    <w:r>
      <w:fldChar w:fldCharType="separate"/>
    </w:r>
    <w:r w:rsidR="00422E79">
      <w:rPr>
        <w:noProof/>
      </w:rPr>
      <w:t>72</w:t>
    </w:r>
    <w:r>
      <w:rPr>
        <w:noProof/>
      </w:rPr>
      <w:fldChar w:fldCharType="end"/>
    </w:r>
  </w:p>
  <w:p w:rsidR="00AE557E" w:rsidRDefault="00AE557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8.75pt;height:18.75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8C66C88A"/>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A0094"/>
    <w:rsid w:val="000C0CB3"/>
    <w:rsid w:val="000D705A"/>
    <w:rsid w:val="000D73A1"/>
    <w:rsid w:val="000E2898"/>
    <w:rsid w:val="000F0B48"/>
    <w:rsid w:val="000F4B2C"/>
    <w:rsid w:val="0011378B"/>
    <w:rsid w:val="00120532"/>
    <w:rsid w:val="001336D5"/>
    <w:rsid w:val="00145809"/>
    <w:rsid w:val="00164316"/>
    <w:rsid w:val="00167DA3"/>
    <w:rsid w:val="0018371B"/>
    <w:rsid w:val="00184B34"/>
    <w:rsid w:val="001A70B3"/>
    <w:rsid w:val="001B55E9"/>
    <w:rsid w:val="001B7657"/>
    <w:rsid w:val="001D5B5B"/>
    <w:rsid w:val="001E4076"/>
    <w:rsid w:val="001E454A"/>
    <w:rsid w:val="001F5003"/>
    <w:rsid w:val="002128AC"/>
    <w:rsid w:val="0021361E"/>
    <w:rsid w:val="002136A6"/>
    <w:rsid w:val="00224CC3"/>
    <w:rsid w:val="00232639"/>
    <w:rsid w:val="002375E6"/>
    <w:rsid w:val="00270E93"/>
    <w:rsid w:val="002B2BAD"/>
    <w:rsid w:val="002C3095"/>
    <w:rsid w:val="002D447D"/>
    <w:rsid w:val="002E0357"/>
    <w:rsid w:val="002F0F22"/>
    <w:rsid w:val="00304701"/>
    <w:rsid w:val="00331353"/>
    <w:rsid w:val="00350CB9"/>
    <w:rsid w:val="00365BD5"/>
    <w:rsid w:val="00382D68"/>
    <w:rsid w:val="00384890"/>
    <w:rsid w:val="00391A34"/>
    <w:rsid w:val="003A6A4D"/>
    <w:rsid w:val="003A7C8E"/>
    <w:rsid w:val="003B1D32"/>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340C"/>
    <w:rsid w:val="004A6CA7"/>
    <w:rsid w:val="004D68DF"/>
    <w:rsid w:val="00512ED2"/>
    <w:rsid w:val="00525716"/>
    <w:rsid w:val="00526139"/>
    <w:rsid w:val="0056529C"/>
    <w:rsid w:val="00584EE3"/>
    <w:rsid w:val="00586176"/>
    <w:rsid w:val="005A352E"/>
    <w:rsid w:val="005D1608"/>
    <w:rsid w:val="005D1791"/>
    <w:rsid w:val="005D34DC"/>
    <w:rsid w:val="005D3E6E"/>
    <w:rsid w:val="005D7927"/>
    <w:rsid w:val="005F593A"/>
    <w:rsid w:val="005F6EE0"/>
    <w:rsid w:val="00606C04"/>
    <w:rsid w:val="006269CD"/>
    <w:rsid w:val="006271A2"/>
    <w:rsid w:val="006371D7"/>
    <w:rsid w:val="00656797"/>
    <w:rsid w:val="00665216"/>
    <w:rsid w:val="00693C15"/>
    <w:rsid w:val="006A19C7"/>
    <w:rsid w:val="006B25DF"/>
    <w:rsid w:val="006C034A"/>
    <w:rsid w:val="006E49E8"/>
    <w:rsid w:val="00784AE6"/>
    <w:rsid w:val="007B03CF"/>
    <w:rsid w:val="00813D08"/>
    <w:rsid w:val="00825A7F"/>
    <w:rsid w:val="00834AB6"/>
    <w:rsid w:val="00835C40"/>
    <w:rsid w:val="00847FE0"/>
    <w:rsid w:val="008566D1"/>
    <w:rsid w:val="00862CB7"/>
    <w:rsid w:val="008638EA"/>
    <w:rsid w:val="0087792D"/>
    <w:rsid w:val="0089085F"/>
    <w:rsid w:val="00892684"/>
    <w:rsid w:val="008951A9"/>
    <w:rsid w:val="00895341"/>
    <w:rsid w:val="008A1B49"/>
    <w:rsid w:val="008A1BEA"/>
    <w:rsid w:val="008A4C35"/>
    <w:rsid w:val="008A52F8"/>
    <w:rsid w:val="008D410A"/>
    <w:rsid w:val="008E311E"/>
    <w:rsid w:val="00902593"/>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959AB"/>
    <w:rsid w:val="00AB27C3"/>
    <w:rsid w:val="00AC70C6"/>
    <w:rsid w:val="00AD7D58"/>
    <w:rsid w:val="00AE557E"/>
    <w:rsid w:val="00B0070C"/>
    <w:rsid w:val="00B14555"/>
    <w:rsid w:val="00B23E14"/>
    <w:rsid w:val="00B3219A"/>
    <w:rsid w:val="00B34593"/>
    <w:rsid w:val="00B46E4B"/>
    <w:rsid w:val="00B826AA"/>
    <w:rsid w:val="00B86714"/>
    <w:rsid w:val="00B91490"/>
    <w:rsid w:val="00B92ADD"/>
    <w:rsid w:val="00BA2977"/>
    <w:rsid w:val="00BB2F38"/>
    <w:rsid w:val="00BB4FFD"/>
    <w:rsid w:val="00BE7C5B"/>
    <w:rsid w:val="00BF63D2"/>
    <w:rsid w:val="00C12FA7"/>
    <w:rsid w:val="00C17027"/>
    <w:rsid w:val="00C21924"/>
    <w:rsid w:val="00C24C34"/>
    <w:rsid w:val="00C30483"/>
    <w:rsid w:val="00C55B03"/>
    <w:rsid w:val="00C83760"/>
    <w:rsid w:val="00C90D74"/>
    <w:rsid w:val="00C9518C"/>
    <w:rsid w:val="00CB5B53"/>
    <w:rsid w:val="00CB6A32"/>
    <w:rsid w:val="00CC340A"/>
    <w:rsid w:val="00CD3446"/>
    <w:rsid w:val="00CD6A20"/>
    <w:rsid w:val="00CE6563"/>
    <w:rsid w:val="00CE74B2"/>
    <w:rsid w:val="00CF7B35"/>
    <w:rsid w:val="00D0792D"/>
    <w:rsid w:val="00D14575"/>
    <w:rsid w:val="00D16318"/>
    <w:rsid w:val="00D17CBF"/>
    <w:rsid w:val="00D20C1F"/>
    <w:rsid w:val="00D37659"/>
    <w:rsid w:val="00D62AF9"/>
    <w:rsid w:val="00D81C65"/>
    <w:rsid w:val="00D86B8C"/>
    <w:rsid w:val="00D90721"/>
    <w:rsid w:val="00D93080"/>
    <w:rsid w:val="00D967B2"/>
    <w:rsid w:val="00DA102C"/>
    <w:rsid w:val="00DB31F8"/>
    <w:rsid w:val="00DC6C8A"/>
    <w:rsid w:val="00DD35F1"/>
    <w:rsid w:val="00DD6C75"/>
    <w:rsid w:val="00DE5564"/>
    <w:rsid w:val="00DF3519"/>
    <w:rsid w:val="00DF445D"/>
    <w:rsid w:val="00E232DE"/>
    <w:rsid w:val="00E30AD7"/>
    <w:rsid w:val="00E413B9"/>
    <w:rsid w:val="00E50E7A"/>
    <w:rsid w:val="00E631D8"/>
    <w:rsid w:val="00E63C2C"/>
    <w:rsid w:val="00E64EF4"/>
    <w:rsid w:val="00E76FFE"/>
    <w:rsid w:val="00E80EBD"/>
    <w:rsid w:val="00E91942"/>
    <w:rsid w:val="00E932A5"/>
    <w:rsid w:val="00E96D68"/>
    <w:rsid w:val="00EA7CD8"/>
    <w:rsid w:val="00EB21EA"/>
    <w:rsid w:val="00EB57F4"/>
    <w:rsid w:val="00EF2652"/>
    <w:rsid w:val="00F01244"/>
    <w:rsid w:val="00F102D1"/>
    <w:rsid w:val="00F11A71"/>
    <w:rsid w:val="00F17294"/>
    <w:rsid w:val="00F41E28"/>
    <w:rsid w:val="00F50EE7"/>
    <w:rsid w:val="00F715A2"/>
    <w:rsid w:val="00F7209E"/>
    <w:rsid w:val="00FB7D79"/>
    <w:rsid w:val="00FC6B24"/>
    <w:rsid w:val="00FD7D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6.png"/><Relationship Id="rId18"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www.okcoin.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www.census.gov/cgi-bin/sssd/naics/naicsrch"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3C840-D300-486E-BB20-F84DEA3C6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73</Pages>
  <Words>14111</Words>
  <Characters>8043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943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49</cp:revision>
  <dcterms:created xsi:type="dcterms:W3CDTF">2015-09-06T16:29:00Z</dcterms:created>
  <dcterms:modified xsi:type="dcterms:W3CDTF">2015-12-12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